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6677303"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 xml:space="preserve">institutions and the government in Turkey, are shared on the internet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A9412A">
        <w:rPr>
          <w:noProof/>
          <w:szCs w:val="24"/>
        </w:rPr>
        <w:t>is able to</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DC73E4">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DC73E4">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DC73E4">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DC73E4">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DC73E4">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DC73E4">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DC73E4">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DC73E4">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DC73E4">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DC73E4">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DC73E4">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DC73E4">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DC73E4">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DC73E4">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DC73E4">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DC73E4">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DC73E4">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DC73E4">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DC73E4">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DC73E4">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DC73E4">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DC73E4">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DC73E4">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DC73E4">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DC73E4">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DC73E4">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DC73E4">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DC73E4">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DC73E4">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DC73E4">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DC73E4">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DC73E4">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DC73E4">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DC73E4">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DC73E4">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DC73E4">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DC73E4">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DC73E4">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DC73E4">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DC73E4">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DC73E4">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DC73E4">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DC73E4">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DC73E4">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DC73E4">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DC73E4">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DC73E4">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DC73E4">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DC73E4">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DC73E4">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6F801A91" w14:textId="2AD30353" w:rsidR="00A0645B"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7028107" w:history="1">
        <w:r w:rsidR="00A0645B" w:rsidRPr="00F47D6B">
          <w:rPr>
            <w:rStyle w:val="Kpr"/>
            <w:noProof/>
          </w:rPr>
          <w:t>Table 1: Example high-confidence events extracted using the system published within this paper.</w:t>
        </w:r>
        <w:r w:rsidR="00A0645B">
          <w:rPr>
            <w:noProof/>
            <w:webHidden/>
          </w:rPr>
          <w:tab/>
        </w:r>
        <w:r w:rsidR="00A0645B">
          <w:rPr>
            <w:noProof/>
            <w:webHidden/>
          </w:rPr>
          <w:fldChar w:fldCharType="begin"/>
        </w:r>
        <w:r w:rsidR="00A0645B">
          <w:rPr>
            <w:noProof/>
            <w:webHidden/>
          </w:rPr>
          <w:instrText xml:space="preserve"> PAGEREF _Toc7028107 \h </w:instrText>
        </w:r>
        <w:r w:rsidR="00A0645B">
          <w:rPr>
            <w:noProof/>
            <w:webHidden/>
          </w:rPr>
        </w:r>
        <w:r w:rsidR="00A0645B">
          <w:rPr>
            <w:noProof/>
            <w:webHidden/>
          </w:rPr>
          <w:fldChar w:fldCharType="separate"/>
        </w:r>
        <w:r w:rsidR="00A0645B">
          <w:rPr>
            <w:noProof/>
            <w:webHidden/>
          </w:rPr>
          <w:t>31</w:t>
        </w:r>
        <w:r w:rsidR="00A0645B">
          <w:rPr>
            <w:noProof/>
            <w:webHidden/>
          </w:rPr>
          <w:fldChar w:fldCharType="end"/>
        </w:r>
      </w:hyperlink>
    </w:p>
    <w:p w14:paraId="20882BE8" w14:textId="0C567628" w:rsidR="00A0645B" w:rsidRDefault="00DC73E4">
      <w:pPr>
        <w:pStyle w:val="ekillerTablosu"/>
        <w:tabs>
          <w:tab w:val="right" w:leader="dot" w:pos="8544"/>
        </w:tabs>
        <w:rPr>
          <w:rFonts w:asciiTheme="minorHAnsi" w:eastAsiaTheme="minorEastAsia" w:hAnsiTheme="minorHAnsi" w:cstheme="minorBidi"/>
          <w:noProof/>
          <w:sz w:val="22"/>
          <w:szCs w:val="22"/>
        </w:rPr>
      </w:pPr>
      <w:hyperlink r:id="rId9" w:anchor="_Toc7028108" w:history="1">
        <w:r w:rsidR="00A0645B" w:rsidRPr="00F47D6B">
          <w:rPr>
            <w:rStyle w:val="Kpr"/>
            <w:noProof/>
          </w:rPr>
          <w:t>Table 2: Example of high-weight features. Context words other than nouns and verbs are replaced with their part of speech tags for better generalization.</w:t>
        </w:r>
        <w:r w:rsidR="00A0645B">
          <w:rPr>
            <w:noProof/>
            <w:webHidden/>
          </w:rPr>
          <w:tab/>
        </w:r>
        <w:r w:rsidR="00A0645B">
          <w:rPr>
            <w:noProof/>
            <w:webHidden/>
          </w:rPr>
          <w:fldChar w:fldCharType="begin"/>
        </w:r>
        <w:r w:rsidR="00A0645B">
          <w:rPr>
            <w:noProof/>
            <w:webHidden/>
          </w:rPr>
          <w:instrText xml:space="preserve"> PAGEREF _Toc7028108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2309273E" w14:textId="06E88DE2" w:rsidR="00A0645B" w:rsidRDefault="00DC73E4">
      <w:pPr>
        <w:pStyle w:val="ekillerTablosu"/>
        <w:tabs>
          <w:tab w:val="right" w:leader="dot" w:pos="8544"/>
        </w:tabs>
        <w:rPr>
          <w:rFonts w:asciiTheme="minorHAnsi" w:eastAsiaTheme="minorEastAsia" w:hAnsiTheme="minorHAnsi" w:cstheme="minorBidi"/>
          <w:noProof/>
          <w:sz w:val="22"/>
          <w:szCs w:val="22"/>
        </w:rPr>
      </w:pPr>
      <w:hyperlink r:id="rId10" w:anchor="_Toc7028109" w:history="1">
        <w:r w:rsidR="00A0645B" w:rsidRPr="00F47D6B">
          <w:rPr>
            <w:rStyle w:val="Kpr"/>
            <w:noProof/>
          </w:rPr>
          <w:t>Table 3 Seed Instances for DDoS Attacks.</w:t>
        </w:r>
        <w:r w:rsidR="00A0645B">
          <w:rPr>
            <w:noProof/>
            <w:webHidden/>
          </w:rPr>
          <w:tab/>
        </w:r>
        <w:r w:rsidR="00A0645B">
          <w:rPr>
            <w:noProof/>
            <w:webHidden/>
          </w:rPr>
          <w:fldChar w:fldCharType="begin"/>
        </w:r>
        <w:r w:rsidR="00A0645B">
          <w:rPr>
            <w:noProof/>
            <w:webHidden/>
          </w:rPr>
          <w:instrText xml:space="preserve"> PAGEREF _Toc7028109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313345B3" w14:textId="00B3F83C" w:rsidR="00A0645B" w:rsidRDefault="00DC73E4">
      <w:pPr>
        <w:pStyle w:val="ekillerTablosu"/>
        <w:tabs>
          <w:tab w:val="right" w:leader="dot" w:pos="8544"/>
        </w:tabs>
        <w:rPr>
          <w:rFonts w:asciiTheme="minorHAnsi" w:eastAsiaTheme="minorEastAsia" w:hAnsiTheme="minorHAnsi" w:cstheme="minorBidi"/>
          <w:noProof/>
          <w:sz w:val="22"/>
          <w:szCs w:val="22"/>
        </w:rPr>
      </w:pPr>
      <w:hyperlink r:id="rId11" w:anchor="_Toc7028110" w:history="1">
        <w:r w:rsidR="00A0645B" w:rsidRPr="00F47D6B">
          <w:rPr>
            <w:rStyle w:val="Kpr"/>
            <w:noProof/>
          </w:rPr>
          <w:t>Table 4 Tweet Examples with Attack Targets.</w:t>
        </w:r>
        <w:r w:rsidR="00A0645B">
          <w:rPr>
            <w:noProof/>
            <w:webHidden/>
          </w:rPr>
          <w:tab/>
        </w:r>
        <w:r w:rsidR="00A0645B">
          <w:rPr>
            <w:noProof/>
            <w:webHidden/>
          </w:rPr>
          <w:fldChar w:fldCharType="begin"/>
        </w:r>
        <w:r w:rsidR="00A0645B">
          <w:rPr>
            <w:noProof/>
            <w:webHidden/>
          </w:rPr>
          <w:instrText xml:space="preserve"> PAGEREF _Toc7028110 \h </w:instrText>
        </w:r>
        <w:r w:rsidR="00A0645B">
          <w:rPr>
            <w:noProof/>
            <w:webHidden/>
          </w:rPr>
        </w:r>
        <w:r w:rsidR="00A0645B">
          <w:rPr>
            <w:noProof/>
            <w:webHidden/>
          </w:rPr>
          <w:fldChar w:fldCharType="separate"/>
        </w:r>
        <w:r w:rsidR="00A0645B">
          <w:rPr>
            <w:noProof/>
            <w:webHidden/>
          </w:rPr>
          <w:t>33</w:t>
        </w:r>
        <w:r w:rsidR="00A0645B">
          <w:rPr>
            <w:noProof/>
            <w:webHidden/>
          </w:rPr>
          <w:fldChar w:fldCharType="end"/>
        </w:r>
      </w:hyperlink>
    </w:p>
    <w:p w14:paraId="3EEBD728" w14:textId="0643BB96"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05904700" w14:textId="2AA099AB" w:rsidR="003D078B"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7028062" w:history="1">
        <w:r w:rsidR="003D078B" w:rsidRPr="004B66D9">
          <w:rPr>
            <w:rStyle w:val="Kpr"/>
            <w:noProof/>
          </w:rPr>
          <w:t>Figure 1: Tweets in Turkish After the Turktrust Vulnerability Announcement on 3 January 2013</w:t>
        </w:r>
        <w:r w:rsidR="003D078B">
          <w:rPr>
            <w:noProof/>
            <w:webHidden/>
          </w:rPr>
          <w:tab/>
        </w:r>
        <w:r w:rsidR="003D078B">
          <w:rPr>
            <w:noProof/>
            <w:webHidden/>
          </w:rPr>
          <w:fldChar w:fldCharType="begin"/>
        </w:r>
        <w:r w:rsidR="003D078B">
          <w:rPr>
            <w:noProof/>
            <w:webHidden/>
          </w:rPr>
          <w:instrText xml:space="preserve"> PAGEREF _Toc7028062 \h </w:instrText>
        </w:r>
        <w:r w:rsidR="003D078B">
          <w:rPr>
            <w:noProof/>
            <w:webHidden/>
          </w:rPr>
        </w:r>
        <w:r w:rsidR="003D078B">
          <w:rPr>
            <w:noProof/>
            <w:webHidden/>
          </w:rPr>
          <w:fldChar w:fldCharType="separate"/>
        </w:r>
        <w:r w:rsidR="003D078B">
          <w:rPr>
            <w:noProof/>
            <w:webHidden/>
          </w:rPr>
          <w:t>17</w:t>
        </w:r>
        <w:r w:rsidR="003D078B">
          <w:rPr>
            <w:noProof/>
            <w:webHidden/>
          </w:rPr>
          <w:fldChar w:fldCharType="end"/>
        </w:r>
      </w:hyperlink>
    </w:p>
    <w:p w14:paraId="0B007603" w14:textId="019C3AE4" w:rsidR="003D078B" w:rsidRDefault="00DC73E4">
      <w:pPr>
        <w:pStyle w:val="ekillerTablosu"/>
        <w:tabs>
          <w:tab w:val="right" w:leader="dot" w:pos="8544"/>
        </w:tabs>
        <w:rPr>
          <w:rFonts w:asciiTheme="minorHAnsi" w:eastAsiaTheme="minorEastAsia" w:hAnsiTheme="minorHAnsi" w:cstheme="minorBidi"/>
          <w:noProof/>
          <w:sz w:val="22"/>
          <w:szCs w:val="22"/>
        </w:rPr>
      </w:pPr>
      <w:hyperlink r:id="rId13" w:anchor="_Toc7028063" w:history="1">
        <w:r w:rsidR="003D078B" w:rsidRPr="004B66D9">
          <w:rPr>
            <w:rStyle w:val="Kpr"/>
            <w:noProof/>
          </w:rPr>
          <w:t>Figure 2: Hürriyet Newspaper News after the Turktrust SSL Vulnerability is Detected</w:t>
        </w:r>
        <w:r w:rsidR="003D078B">
          <w:rPr>
            <w:noProof/>
            <w:webHidden/>
          </w:rPr>
          <w:tab/>
        </w:r>
        <w:r w:rsidR="003D078B">
          <w:rPr>
            <w:noProof/>
            <w:webHidden/>
          </w:rPr>
          <w:fldChar w:fldCharType="begin"/>
        </w:r>
        <w:r w:rsidR="003D078B">
          <w:rPr>
            <w:noProof/>
            <w:webHidden/>
          </w:rPr>
          <w:instrText xml:space="preserve"> PAGEREF _Toc7028063 \h </w:instrText>
        </w:r>
        <w:r w:rsidR="003D078B">
          <w:rPr>
            <w:noProof/>
            <w:webHidden/>
          </w:rPr>
        </w:r>
        <w:r w:rsidR="003D078B">
          <w:rPr>
            <w:noProof/>
            <w:webHidden/>
          </w:rPr>
          <w:fldChar w:fldCharType="separate"/>
        </w:r>
        <w:r w:rsidR="003D078B">
          <w:rPr>
            <w:noProof/>
            <w:webHidden/>
          </w:rPr>
          <w:t>18</w:t>
        </w:r>
        <w:r w:rsidR="003D078B">
          <w:rPr>
            <w:noProof/>
            <w:webHidden/>
          </w:rPr>
          <w:fldChar w:fldCharType="end"/>
        </w:r>
      </w:hyperlink>
    </w:p>
    <w:p w14:paraId="2BBC0E9C" w14:textId="5964C034" w:rsidR="003D078B" w:rsidRDefault="00DC73E4">
      <w:pPr>
        <w:pStyle w:val="ekillerTablosu"/>
        <w:tabs>
          <w:tab w:val="right" w:leader="dot" w:pos="8544"/>
        </w:tabs>
        <w:rPr>
          <w:rFonts w:asciiTheme="minorHAnsi" w:eastAsiaTheme="minorEastAsia" w:hAnsiTheme="minorHAnsi" w:cstheme="minorBidi"/>
          <w:noProof/>
          <w:sz w:val="22"/>
          <w:szCs w:val="22"/>
        </w:rPr>
      </w:pPr>
      <w:hyperlink r:id="rId14" w:anchor="_Toc7028064" w:history="1">
        <w:r w:rsidR="003D078B" w:rsidRPr="004B66D9">
          <w:rPr>
            <w:rStyle w:val="Kpr"/>
            <w:noProof/>
          </w:rPr>
          <w:t>Figure 3: Research results of IBM Security Lab about Cyber Security Analysts</w:t>
        </w:r>
        <w:r w:rsidR="003D078B">
          <w:rPr>
            <w:noProof/>
            <w:webHidden/>
          </w:rPr>
          <w:tab/>
        </w:r>
        <w:r w:rsidR="003D078B">
          <w:rPr>
            <w:noProof/>
            <w:webHidden/>
          </w:rPr>
          <w:fldChar w:fldCharType="begin"/>
        </w:r>
        <w:r w:rsidR="003D078B">
          <w:rPr>
            <w:noProof/>
            <w:webHidden/>
          </w:rPr>
          <w:instrText xml:space="preserve"> PAGEREF _Toc7028064 \h </w:instrText>
        </w:r>
        <w:r w:rsidR="003D078B">
          <w:rPr>
            <w:noProof/>
            <w:webHidden/>
          </w:rPr>
        </w:r>
        <w:r w:rsidR="003D078B">
          <w:rPr>
            <w:noProof/>
            <w:webHidden/>
          </w:rPr>
          <w:fldChar w:fldCharType="separate"/>
        </w:r>
        <w:r w:rsidR="003D078B">
          <w:rPr>
            <w:noProof/>
            <w:webHidden/>
          </w:rPr>
          <w:t>23</w:t>
        </w:r>
        <w:r w:rsidR="003D078B">
          <w:rPr>
            <w:noProof/>
            <w:webHidden/>
          </w:rPr>
          <w:fldChar w:fldCharType="end"/>
        </w:r>
      </w:hyperlink>
    </w:p>
    <w:p w14:paraId="68892F04" w14:textId="217B80B7" w:rsidR="003D078B" w:rsidRDefault="00DC73E4">
      <w:pPr>
        <w:pStyle w:val="ekillerTablosu"/>
        <w:tabs>
          <w:tab w:val="right" w:leader="dot" w:pos="8544"/>
        </w:tabs>
        <w:rPr>
          <w:rFonts w:asciiTheme="minorHAnsi" w:eastAsiaTheme="minorEastAsia" w:hAnsiTheme="minorHAnsi" w:cstheme="minorBidi"/>
          <w:noProof/>
          <w:sz w:val="22"/>
          <w:szCs w:val="22"/>
        </w:rPr>
      </w:pPr>
      <w:hyperlink r:id="rId15" w:anchor="_Toc7028065" w:history="1">
        <w:r w:rsidR="003D078B" w:rsidRPr="004B66D9">
          <w:rPr>
            <w:rStyle w:val="Kpr"/>
            <w:noProof/>
          </w:rPr>
          <w:t>Figure 4</w:t>
        </w:r>
        <w:r w:rsidR="003D078B" w:rsidRPr="004B66D9">
          <w:rPr>
            <w:rStyle w:val="Kpr"/>
            <w:noProof/>
            <w:lang w:val="tr-TR"/>
          </w:rPr>
          <w:t>:</w:t>
        </w:r>
        <w:r w:rsidR="003D078B" w:rsidRPr="004B66D9">
          <w:rPr>
            <w:rStyle w:val="Kpr"/>
            <w:noProof/>
          </w:rPr>
          <w:t xml:space="preserve"> A Simple diagram to explain what NLP does.</w:t>
        </w:r>
        <w:r w:rsidR="003D078B">
          <w:rPr>
            <w:noProof/>
            <w:webHidden/>
          </w:rPr>
          <w:tab/>
        </w:r>
        <w:r w:rsidR="003D078B">
          <w:rPr>
            <w:noProof/>
            <w:webHidden/>
          </w:rPr>
          <w:fldChar w:fldCharType="begin"/>
        </w:r>
        <w:r w:rsidR="003D078B">
          <w:rPr>
            <w:noProof/>
            <w:webHidden/>
          </w:rPr>
          <w:instrText xml:space="preserve"> PAGEREF _Toc7028065 \h </w:instrText>
        </w:r>
        <w:r w:rsidR="003D078B">
          <w:rPr>
            <w:noProof/>
            <w:webHidden/>
          </w:rPr>
        </w:r>
        <w:r w:rsidR="003D078B">
          <w:rPr>
            <w:noProof/>
            <w:webHidden/>
          </w:rPr>
          <w:fldChar w:fldCharType="separate"/>
        </w:r>
        <w:r w:rsidR="003D078B">
          <w:rPr>
            <w:noProof/>
            <w:webHidden/>
          </w:rPr>
          <w:t>24</w:t>
        </w:r>
        <w:r w:rsidR="003D078B">
          <w:rPr>
            <w:noProof/>
            <w:webHidden/>
          </w:rPr>
          <w:fldChar w:fldCharType="end"/>
        </w:r>
      </w:hyperlink>
    </w:p>
    <w:p w14:paraId="71DD9D11" w14:textId="37EE13C2" w:rsidR="003D078B" w:rsidRDefault="00DC73E4">
      <w:pPr>
        <w:pStyle w:val="ekillerTablosu"/>
        <w:tabs>
          <w:tab w:val="right" w:leader="dot" w:pos="8544"/>
        </w:tabs>
        <w:rPr>
          <w:rFonts w:asciiTheme="minorHAnsi" w:eastAsiaTheme="minorEastAsia" w:hAnsiTheme="minorHAnsi" w:cstheme="minorBidi"/>
          <w:noProof/>
          <w:sz w:val="22"/>
          <w:szCs w:val="22"/>
        </w:rPr>
      </w:pPr>
      <w:hyperlink r:id="rId16" w:anchor="_Toc7028066" w:history="1">
        <w:r w:rsidR="003D078B" w:rsidRPr="004B66D9">
          <w:rPr>
            <w:rStyle w:val="Kpr"/>
            <w:noProof/>
          </w:rPr>
          <w:t>Figure 5 Sample Turkish Tweets Related with a Security Incident</w:t>
        </w:r>
        <w:r w:rsidR="003D078B">
          <w:rPr>
            <w:noProof/>
            <w:webHidden/>
          </w:rPr>
          <w:tab/>
        </w:r>
        <w:r w:rsidR="003D078B">
          <w:rPr>
            <w:noProof/>
            <w:webHidden/>
          </w:rPr>
          <w:fldChar w:fldCharType="begin"/>
        </w:r>
        <w:r w:rsidR="003D078B">
          <w:rPr>
            <w:noProof/>
            <w:webHidden/>
          </w:rPr>
          <w:instrText xml:space="preserve"> PAGEREF _Toc7028066 \h </w:instrText>
        </w:r>
        <w:r w:rsidR="003D078B">
          <w:rPr>
            <w:noProof/>
            <w:webHidden/>
          </w:rPr>
        </w:r>
        <w:r w:rsidR="003D078B">
          <w:rPr>
            <w:noProof/>
            <w:webHidden/>
          </w:rPr>
          <w:fldChar w:fldCharType="separate"/>
        </w:r>
        <w:r w:rsidR="003D078B">
          <w:rPr>
            <w:noProof/>
            <w:webHidden/>
          </w:rPr>
          <w:t>26</w:t>
        </w:r>
        <w:r w:rsidR="003D078B">
          <w:rPr>
            <w:noProof/>
            <w:webHidden/>
          </w:rPr>
          <w:fldChar w:fldCharType="end"/>
        </w:r>
      </w:hyperlink>
    </w:p>
    <w:p w14:paraId="5DDF959A" w14:textId="077DB360" w:rsidR="003D078B" w:rsidRDefault="00DC73E4">
      <w:pPr>
        <w:pStyle w:val="ekillerTablosu"/>
        <w:tabs>
          <w:tab w:val="right" w:leader="dot" w:pos="8544"/>
        </w:tabs>
        <w:rPr>
          <w:rFonts w:asciiTheme="minorHAnsi" w:eastAsiaTheme="minorEastAsia" w:hAnsiTheme="minorHAnsi" w:cstheme="minorBidi"/>
          <w:noProof/>
          <w:sz w:val="22"/>
          <w:szCs w:val="22"/>
        </w:rPr>
      </w:pPr>
      <w:hyperlink r:id="rId17" w:anchor="_Toc7028067" w:history="1">
        <w:r w:rsidR="003D078B" w:rsidRPr="004B66D9">
          <w:rPr>
            <w:rStyle w:val="Kpr"/>
            <w:noProof/>
          </w:rPr>
          <w:t>Figure 6: Architecture of the Keyword Finder Component.</w:t>
        </w:r>
        <w:r w:rsidR="003D078B">
          <w:rPr>
            <w:noProof/>
            <w:webHidden/>
          </w:rPr>
          <w:tab/>
        </w:r>
        <w:r w:rsidR="003D078B">
          <w:rPr>
            <w:noProof/>
            <w:webHidden/>
          </w:rPr>
          <w:fldChar w:fldCharType="begin"/>
        </w:r>
        <w:r w:rsidR="003D078B">
          <w:rPr>
            <w:noProof/>
            <w:webHidden/>
          </w:rPr>
          <w:instrText xml:space="preserve"> PAGEREF _Toc7028067 \h </w:instrText>
        </w:r>
        <w:r w:rsidR="003D078B">
          <w:rPr>
            <w:noProof/>
            <w:webHidden/>
          </w:rPr>
        </w:r>
        <w:r w:rsidR="003D078B">
          <w:rPr>
            <w:noProof/>
            <w:webHidden/>
          </w:rPr>
          <w:fldChar w:fldCharType="separate"/>
        </w:r>
        <w:r w:rsidR="003D078B">
          <w:rPr>
            <w:noProof/>
            <w:webHidden/>
          </w:rPr>
          <w:t>35</w:t>
        </w:r>
        <w:r w:rsidR="003D078B">
          <w:rPr>
            <w:noProof/>
            <w:webHidden/>
          </w:rPr>
          <w:fldChar w:fldCharType="end"/>
        </w:r>
      </w:hyperlink>
    </w:p>
    <w:p w14:paraId="657B1BAC" w14:textId="097366A4" w:rsidR="003D078B" w:rsidRDefault="00DC73E4">
      <w:pPr>
        <w:pStyle w:val="ekillerTablosu"/>
        <w:tabs>
          <w:tab w:val="right" w:leader="dot" w:pos="8544"/>
        </w:tabs>
        <w:rPr>
          <w:rFonts w:asciiTheme="minorHAnsi" w:eastAsiaTheme="minorEastAsia" w:hAnsiTheme="minorHAnsi" w:cstheme="minorBidi"/>
          <w:noProof/>
          <w:sz w:val="22"/>
          <w:szCs w:val="22"/>
        </w:rPr>
      </w:pPr>
      <w:hyperlink r:id="rId18" w:anchor="_Toc7028068" w:history="1">
        <w:r w:rsidR="003D078B" w:rsidRPr="004B66D9">
          <w:rPr>
            <w:rStyle w:val="Kpr"/>
            <w:noProof/>
          </w:rPr>
          <w:t>Figure 7: Technical Overview of Sonar.</w:t>
        </w:r>
        <w:r w:rsidR="003D078B">
          <w:rPr>
            <w:noProof/>
            <w:webHidden/>
          </w:rPr>
          <w:tab/>
        </w:r>
        <w:r w:rsidR="003D078B">
          <w:rPr>
            <w:noProof/>
            <w:webHidden/>
          </w:rPr>
          <w:fldChar w:fldCharType="begin"/>
        </w:r>
        <w:r w:rsidR="003D078B">
          <w:rPr>
            <w:noProof/>
            <w:webHidden/>
          </w:rPr>
          <w:instrText xml:space="preserve"> PAGEREF _Toc7028068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3EE17073" w14:textId="548A8AD2" w:rsidR="003D078B" w:rsidRDefault="00DC73E4">
      <w:pPr>
        <w:pStyle w:val="ekillerTablosu"/>
        <w:tabs>
          <w:tab w:val="right" w:leader="dot" w:pos="8544"/>
        </w:tabs>
        <w:rPr>
          <w:rFonts w:asciiTheme="minorHAnsi" w:eastAsiaTheme="minorEastAsia" w:hAnsiTheme="minorHAnsi" w:cstheme="minorBidi"/>
          <w:noProof/>
          <w:sz w:val="22"/>
          <w:szCs w:val="22"/>
        </w:rPr>
      </w:pPr>
      <w:hyperlink r:id="rId19" w:anchor="_Toc7028069" w:history="1">
        <w:r w:rsidR="003D078B" w:rsidRPr="004B66D9">
          <w:rPr>
            <w:rStyle w:val="Kpr"/>
            <w:noProof/>
          </w:rPr>
          <w:t>Figure 8: A Schematic Overview of Cybersecurity Event Detection System from The Publication.</w:t>
        </w:r>
        <w:r w:rsidR="003D078B">
          <w:rPr>
            <w:noProof/>
            <w:webHidden/>
          </w:rPr>
          <w:tab/>
        </w:r>
        <w:r w:rsidR="003D078B">
          <w:rPr>
            <w:noProof/>
            <w:webHidden/>
          </w:rPr>
          <w:fldChar w:fldCharType="begin"/>
        </w:r>
        <w:r w:rsidR="003D078B">
          <w:rPr>
            <w:noProof/>
            <w:webHidden/>
          </w:rPr>
          <w:instrText xml:space="preserve"> PAGEREF _Toc7028069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69A3B2E2" w14:textId="72AAEABE" w:rsidR="003D078B" w:rsidRDefault="00DC73E4">
      <w:pPr>
        <w:pStyle w:val="ekillerTablosu"/>
        <w:tabs>
          <w:tab w:val="right" w:leader="dot" w:pos="8544"/>
        </w:tabs>
        <w:rPr>
          <w:rFonts w:asciiTheme="minorHAnsi" w:eastAsiaTheme="minorEastAsia" w:hAnsiTheme="minorHAnsi" w:cstheme="minorBidi"/>
          <w:noProof/>
          <w:sz w:val="22"/>
          <w:szCs w:val="22"/>
        </w:rPr>
      </w:pPr>
      <w:hyperlink r:id="rId20" w:anchor="_Toc7028070" w:history="1">
        <w:r w:rsidR="003D078B" w:rsidRPr="004B66D9">
          <w:rPr>
            <w:rStyle w:val="Kpr"/>
            <w:noProof/>
          </w:rPr>
          <w:t>Figure 9: Streamgraph Showing Normalized Volume of Tweets (September 2015 through October 2016) Tagged with Data Breach (red), DDoS Activity (grey) and Account Hijacking (blue) Types of  Cybersecurity Events.</w:t>
        </w:r>
        <w:r w:rsidR="003D078B">
          <w:rPr>
            <w:noProof/>
            <w:webHidden/>
          </w:rPr>
          <w:tab/>
        </w:r>
        <w:r w:rsidR="003D078B">
          <w:rPr>
            <w:noProof/>
            <w:webHidden/>
          </w:rPr>
          <w:fldChar w:fldCharType="begin"/>
        </w:r>
        <w:r w:rsidR="003D078B">
          <w:rPr>
            <w:noProof/>
            <w:webHidden/>
          </w:rPr>
          <w:instrText xml:space="preserve"> PAGEREF _Toc7028070 \h </w:instrText>
        </w:r>
        <w:r w:rsidR="003D078B">
          <w:rPr>
            <w:noProof/>
            <w:webHidden/>
          </w:rPr>
        </w:r>
        <w:r w:rsidR="003D078B">
          <w:rPr>
            <w:noProof/>
            <w:webHidden/>
          </w:rPr>
          <w:fldChar w:fldCharType="separate"/>
        </w:r>
        <w:r w:rsidR="003D078B">
          <w:rPr>
            <w:noProof/>
            <w:webHidden/>
          </w:rPr>
          <w:t>37</w:t>
        </w:r>
        <w:r w:rsidR="003D078B">
          <w:rPr>
            <w:noProof/>
            <w:webHidden/>
          </w:rPr>
          <w:fldChar w:fldCharType="end"/>
        </w:r>
      </w:hyperlink>
    </w:p>
    <w:p w14:paraId="3EEBD735" w14:textId="40833B8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6BFFB081" w14:textId="6453E2DB" w:rsidR="002758E9" w:rsidRDefault="002758E9" w:rsidP="00216905">
      <w:pPr>
        <w:spacing w:line="360" w:lineRule="auto"/>
        <w:ind w:firstLine="576"/>
        <w:rPr>
          <w:noProof/>
        </w:rPr>
      </w:pPr>
      <w:bookmarkStart w:id="12" w:name="_Hlk6188018"/>
      <w:r w:rsidRPr="002758E9">
        <w:rPr>
          <w:noProof/>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63031654"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D06BDC">
        <w:rPr>
          <w:noProof/>
        </w:rPr>
        <w:t>at</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52047455" w:rsidR="00DC73E4" w:rsidRPr="00695A01" w:rsidRDefault="00DC73E4" w:rsidP="000C162D">
                            <w:pPr>
                              <w:pStyle w:val="ResimYazs"/>
                              <w:rPr>
                                <w:noProof/>
                                <w:sz w:val="24"/>
                                <w:szCs w:val="20"/>
                                <w:lang w:val="tr-TR"/>
                              </w:rPr>
                            </w:pPr>
                            <w:bookmarkStart w:id="14"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52047455" w:rsidR="00DC73E4" w:rsidRPr="00695A01" w:rsidRDefault="00DC73E4" w:rsidP="000C162D">
                      <w:pPr>
                        <w:pStyle w:val="ResimYazs"/>
                        <w:rPr>
                          <w:noProof/>
                          <w:sz w:val="24"/>
                          <w:szCs w:val="20"/>
                          <w:lang w:val="tr-TR"/>
                        </w:rPr>
                      </w:pPr>
                      <w:bookmarkStart w:id="15"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107A1EAE"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 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1091938A" w:rsidR="00DC73E4" w:rsidRPr="009D4719" w:rsidRDefault="00DC73E4" w:rsidP="00776B01">
                            <w:pPr>
                              <w:pStyle w:val="ResimYazs"/>
                              <w:rPr>
                                <w:noProof/>
                                <w:sz w:val="24"/>
                                <w:szCs w:val="20"/>
                              </w:rPr>
                            </w:pPr>
                            <w:bookmarkStart w:id="16" w:name="_Toc702806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16"/>
                          </w:p>
                          <w:p w14:paraId="071CEDA0" w14:textId="77777777" w:rsidR="00DC73E4" w:rsidRPr="009D4719" w:rsidRDefault="00DC73E4"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1091938A" w:rsidR="00DC73E4" w:rsidRPr="009D4719" w:rsidRDefault="00DC73E4" w:rsidP="00776B01">
                      <w:pPr>
                        <w:pStyle w:val="ResimYazs"/>
                        <w:rPr>
                          <w:noProof/>
                          <w:sz w:val="24"/>
                          <w:szCs w:val="20"/>
                        </w:rPr>
                      </w:pPr>
                      <w:bookmarkStart w:id="17" w:name="_Toc702806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17"/>
                    </w:p>
                    <w:p w14:paraId="071CEDA0" w14:textId="77777777" w:rsidR="00DC73E4" w:rsidRPr="009D4719" w:rsidRDefault="00DC73E4" w:rsidP="00776B01">
                      <w:pPr>
                        <w:pStyle w:val="ResimYazs"/>
                        <w:rPr>
                          <w:noProof/>
                          <w:sz w:val="24"/>
                          <w:szCs w:val="20"/>
                        </w:rPr>
                      </w:pPr>
                    </w:p>
                  </w:txbxContent>
                </v:textbox>
                <w10:wrap type="topAndBottom" anchorx="margin"/>
              </v:shape>
            </w:pict>
          </mc:Fallback>
        </mc:AlternateContent>
      </w:r>
    </w:p>
    <w:p w14:paraId="449E2F38" w14:textId="4DBD888A"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6798702"/>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A69BDD8" w:rsidR="00561A82" w:rsidRPr="007E1CF6" w:rsidRDefault="00561A82" w:rsidP="00561A82">
      <w:pPr>
        <w:pStyle w:val="ListeParagraf"/>
        <w:numPr>
          <w:ilvl w:val="0"/>
          <w:numId w:val="46"/>
        </w:numPr>
        <w:rPr>
          <w:noProof/>
        </w:rPr>
      </w:pPr>
      <w:r w:rsidRPr="00561A82">
        <w:rPr>
          <w:noProof/>
        </w:rPr>
        <w:t>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This is our research question. This thesis also answers this research question by proposing a methodology and its implementation.</w:t>
      </w:r>
    </w:p>
    <w:p w14:paraId="24AB1938" w14:textId="67D4368A" w:rsidR="00374BEB" w:rsidRDefault="00C94939" w:rsidP="007B0755">
      <w:pPr>
        <w:pStyle w:val="ListeParagraf"/>
        <w:numPr>
          <w:ilvl w:val="0"/>
          <w:numId w:val="46"/>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7B0755">
      <w:pPr>
        <w:pStyle w:val="ListeParagraf"/>
        <w:numPr>
          <w:ilvl w:val="0"/>
          <w:numId w:val="46"/>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7B0755">
      <w:pPr>
        <w:pStyle w:val="ListeParagraf"/>
        <w:numPr>
          <w:ilvl w:val="0"/>
          <w:numId w:val="46"/>
        </w:numPr>
        <w:spacing w:line="360" w:lineRule="auto"/>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4D5C72">
      <w:pPr>
        <w:pStyle w:val="ListeParagraf"/>
        <w:numPr>
          <w:ilvl w:val="0"/>
          <w:numId w:val="46"/>
        </w:numPr>
        <w:spacing w:line="360" w:lineRule="auto"/>
        <w:rPr>
          <w:noProof/>
        </w:rPr>
      </w:pPr>
      <w:r>
        <w:rPr>
          <w:noProof/>
        </w:rPr>
        <w:lastRenderedPageBreak/>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0527B9FF"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tmation to be extracted from online sources.</w:t>
      </w:r>
    </w:p>
    <w:p w14:paraId="6F01ECA2" w14:textId="493BEFD6" w:rsidR="00732724" w:rsidRPr="007E1CF6" w:rsidRDefault="00C94939" w:rsidP="00732724">
      <w:pPr>
        <w:pStyle w:val="ListeParagraf"/>
        <w:numPr>
          <w:ilvl w:val="0"/>
          <w:numId w:val="46"/>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6798703"/>
      <w:r w:rsidRPr="007E1CF6">
        <w:rPr>
          <w:noProof/>
        </w:rPr>
        <w:t>Use Cases</w:t>
      </w:r>
      <w:bookmarkEnd w:id="19"/>
    </w:p>
    <w:p w14:paraId="05D16451" w14:textId="77777777" w:rsidR="00FA2D5B" w:rsidRPr="00FA2D5B" w:rsidRDefault="00FA2D5B" w:rsidP="00FA2D5B"/>
    <w:p w14:paraId="198703A6" w14:textId="355DA455" w:rsidR="00FA2D5B" w:rsidRDefault="00317F3C" w:rsidP="00277F62">
      <w:pPr>
        <w:spacing w:line="360" w:lineRule="auto"/>
        <w:ind w:firstLine="576"/>
      </w:pPr>
      <w:r>
        <w:t xml:space="preserve">Cybersecurity is an emerging topic in Turkey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language</w:t>
      </w:r>
      <w:r w:rsidR="00F01461">
        <w:t>-</w:t>
      </w:r>
      <w:r w:rsidR="002756AD">
        <w:t>specific.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w:t>
      </w:r>
      <w:r w:rsidR="00D347CC" w:rsidRPr="00D347CC">
        <w:lastRenderedPageBreak/>
        <w:t xml:space="preserve">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6798704"/>
      <w:r w:rsidRPr="007E1CF6">
        <w:rPr>
          <w:noProof/>
        </w:rPr>
        <w:t>Outline</w:t>
      </w:r>
      <w:bookmarkEnd w:id="20"/>
    </w:p>
    <w:p w14:paraId="68570487" w14:textId="77777777" w:rsidR="00FA2D5B" w:rsidRPr="00FA2D5B" w:rsidRDefault="00FA2D5B" w:rsidP="00FA2D5B"/>
    <w:p w14:paraId="38B70549" w14:textId="3B6DF8EA" w:rsidR="00D248B6" w:rsidRDefault="00D248B6" w:rsidP="007E4E30">
      <w:pPr>
        <w:pStyle w:val="ListeParagraf"/>
        <w:numPr>
          <w:ilvl w:val="0"/>
          <w:numId w:val="47"/>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Pr>
          <w:noProof/>
        </w:rPr>
        <w:t xml:space="preserve"> and </w:t>
      </w:r>
      <w:r w:rsidR="000C0AD1">
        <w:rPr>
          <w:noProof/>
        </w:rPr>
        <w:t>standard</w:t>
      </w:r>
      <w:r>
        <w:rPr>
          <w:noProof/>
        </w:rPr>
        <w:t xml:space="preserve"> terms </w:t>
      </w:r>
      <w:r w:rsidR="004F248B">
        <w:rPr>
          <w:noProof/>
        </w:rPr>
        <w:t>presented in this chapter.</w:t>
      </w:r>
    </w:p>
    <w:p w14:paraId="0B68158E" w14:textId="42D90827"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avent</w:t>
      </w:r>
      <w:r w:rsidR="004B5284" w:rsidRPr="004B5284">
        <w:rPr>
          <w:noProof/>
        </w:rPr>
        <w:t xml:space="preserve"> literature.</w:t>
      </w:r>
    </w:p>
    <w:p w14:paraId="5CD68FA0" w14:textId="4E8A265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in 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6798705"/>
      <w:r w:rsidRPr="007E1CF6">
        <w:rPr>
          <w:noProof/>
          <w:szCs w:val="24"/>
        </w:rPr>
        <w:t>BACKGROUND INFORMATION</w:t>
      </w:r>
      <w:bookmarkEnd w:id="21"/>
    </w:p>
    <w:p w14:paraId="6BF8906D" w14:textId="2CECDC7E" w:rsidR="00D34556" w:rsidRDefault="00534A29" w:rsidP="00542B1E">
      <w:pPr>
        <w:pStyle w:val="Balk2"/>
        <w:rPr>
          <w:noProof/>
        </w:rPr>
      </w:pPr>
      <w:bookmarkStart w:id="22" w:name="_Toc6798706"/>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73BC09C9"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sidR="00866B8F">
        <w:rPr>
          <w:noProof/>
        </w:rPr>
        <w: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7D4DF4EC"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6A7AA98A" w:rsidR="00DC73E4" w:rsidRPr="00E4744A" w:rsidRDefault="00DC73E4" w:rsidP="009B66BC">
                            <w:pPr>
                              <w:pStyle w:val="ResimYazs"/>
                              <w:rPr>
                                <w:noProof/>
                                <w:sz w:val="24"/>
                                <w:szCs w:val="20"/>
                              </w:rPr>
                            </w:pPr>
                            <w:bookmarkStart w:id="23"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6A7AA98A" w:rsidR="00DC73E4" w:rsidRPr="00E4744A" w:rsidRDefault="00DC73E4" w:rsidP="009B66BC">
                      <w:pPr>
                        <w:pStyle w:val="ResimYazs"/>
                        <w:rPr>
                          <w:noProof/>
                          <w:sz w:val="24"/>
                          <w:szCs w:val="20"/>
                        </w:rPr>
                      </w:pPr>
                      <w:bookmarkStart w:id="24"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6798707"/>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29A02462"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360162F5"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According to 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211261D9" w:rsidR="00DC73E4" w:rsidRPr="005875B2" w:rsidRDefault="00DC73E4" w:rsidP="009B66BC">
                            <w:pPr>
                              <w:pStyle w:val="ResimYazs"/>
                              <w:rPr>
                                <w:noProof/>
                                <w:sz w:val="24"/>
                                <w:szCs w:val="20"/>
                              </w:rPr>
                            </w:pPr>
                            <w:bookmarkStart w:id="27"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211261D9" w:rsidR="00DC73E4" w:rsidRPr="005875B2" w:rsidRDefault="00DC73E4" w:rsidP="009B66BC">
                      <w:pPr>
                        <w:pStyle w:val="ResimYazs"/>
                        <w:rPr>
                          <w:noProof/>
                          <w:sz w:val="24"/>
                          <w:szCs w:val="20"/>
                        </w:rPr>
                      </w:pPr>
                      <w:bookmarkStart w:id="28"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5669B0">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eviously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6798708"/>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06CD9B01"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r w:rsidR="00F94711">
        <w:rPr>
          <w:noProof/>
        </w:rPr>
        <w:t xml:space="preserve"> a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52883526"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are gathered from online platforms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6798709"/>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6798710"/>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2871DFF3"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7AA4EE23"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344C5345" w:rsidR="00DC73E4" w:rsidRPr="0011316D" w:rsidRDefault="00DC73E4" w:rsidP="00C042E6">
                            <w:pPr>
                              <w:pStyle w:val="ResimYazs"/>
                              <w:rPr>
                                <w:noProof/>
                                <w:sz w:val="24"/>
                                <w:szCs w:val="20"/>
                              </w:rPr>
                            </w:pPr>
                            <w:bookmarkStart w:id="33"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344C5345" w:rsidR="00DC73E4" w:rsidRPr="0011316D" w:rsidRDefault="00DC73E4" w:rsidP="00C042E6">
                      <w:pPr>
                        <w:pStyle w:val="ResimYazs"/>
                        <w:rPr>
                          <w:noProof/>
                          <w:sz w:val="24"/>
                          <w:szCs w:val="20"/>
                        </w:rPr>
                      </w:pPr>
                      <w:bookmarkStart w:id="34"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6798711"/>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29725B8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232D56A8" w14:textId="242CC108" w:rsidR="00C25D57" w:rsidRDefault="00C25D57" w:rsidP="000233D9">
      <w:pPr>
        <w:spacing w:line="360" w:lineRule="auto"/>
        <w:ind w:firstLine="576"/>
        <w:rPr>
          <w:noProof/>
        </w:rPr>
      </w:pPr>
      <w:bookmarkStart w:id="36" w:name="_Hlk7452054"/>
      <w:r w:rsidRPr="00C25D57">
        <w:rPr>
          <w:noProof/>
        </w:rPr>
        <w:t>In the present thesis, we use two different data sourc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 Hurriyet Newspaper is introduced in the following Section.</w:t>
      </w:r>
    </w:p>
    <w:p w14:paraId="34553FEF" w14:textId="324B72C8" w:rsidR="00B144B9" w:rsidRDefault="00A82317" w:rsidP="00A82317">
      <w:pPr>
        <w:pStyle w:val="Balk2"/>
        <w:rPr>
          <w:noProof/>
        </w:rPr>
      </w:pPr>
      <w:bookmarkStart w:id="37" w:name="_Toc679871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6798713"/>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6798714"/>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A329182"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B493DD7" w:rsidR="00CF78A0" w:rsidRDefault="00C11DEE" w:rsidP="002F78A6">
      <w:pPr>
        <w:spacing w:line="360" w:lineRule="auto"/>
        <w:ind w:firstLine="720"/>
        <w:rPr>
          <w:iCs/>
          <w:noProof/>
        </w:rPr>
      </w:pPr>
      <w:r w:rsidRPr="00C11DEE">
        <w:rPr>
          <w:iCs/>
          <w:noProof/>
        </w:rPr>
        <w:lastRenderedPageBreak/>
        <w:t xml:space="preserve">In the present thesis, we use two different data sourc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6798715"/>
      <w:r w:rsidRPr="007E1CF6">
        <w:rPr>
          <w:noProof/>
        </w:rPr>
        <w:t>What is OData</w:t>
      </w:r>
      <w:bookmarkEnd w:id="40"/>
    </w:p>
    <w:p w14:paraId="335F0F2F" w14:textId="77777777" w:rsidR="00FA2D5B" w:rsidRPr="00FA2D5B" w:rsidRDefault="00FA2D5B" w:rsidP="00FA2D5B"/>
    <w:p w14:paraId="56B20C8F" w14:textId="3E16C4F7"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6798716"/>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2F78A6">
      <w:pPr>
        <w:pStyle w:val="ListeParagraf"/>
        <w:numPr>
          <w:ilvl w:val="0"/>
          <w:numId w:val="45"/>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2F78A6">
      <w:pPr>
        <w:pStyle w:val="ListeParagraf"/>
        <w:numPr>
          <w:ilvl w:val="0"/>
          <w:numId w:val="45"/>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2F78A6">
      <w:pPr>
        <w:pStyle w:val="ListeParagraf"/>
        <w:numPr>
          <w:ilvl w:val="0"/>
          <w:numId w:val="45"/>
        </w:numPr>
        <w:spacing w:line="360" w:lineRule="auto"/>
        <w:rPr>
          <w:iCs/>
          <w:noProof/>
        </w:rPr>
      </w:pPr>
      <w:r w:rsidRPr="00F548E8">
        <w:rPr>
          <w:iCs/>
          <w:noProof/>
        </w:rPr>
        <w:t>Columns in the system</w:t>
      </w:r>
    </w:p>
    <w:p w14:paraId="390ADAF6" w14:textId="3DFD453C" w:rsidR="004650B6" w:rsidRPr="00F548E8" w:rsidRDefault="004650B6" w:rsidP="002F78A6">
      <w:pPr>
        <w:pStyle w:val="ListeParagraf"/>
        <w:numPr>
          <w:ilvl w:val="0"/>
          <w:numId w:val="45"/>
        </w:numPr>
        <w:spacing w:line="360" w:lineRule="auto"/>
        <w:rPr>
          <w:iCs/>
          <w:noProof/>
        </w:rPr>
      </w:pPr>
      <w:r w:rsidRPr="00F548E8">
        <w:rPr>
          <w:iCs/>
          <w:noProof/>
        </w:rPr>
        <w:t>In-system photo galleries</w:t>
      </w:r>
    </w:p>
    <w:p w14:paraId="707EE4B5" w14:textId="53713F63" w:rsidR="004650B6" w:rsidRPr="00F548E8" w:rsidRDefault="004650B6" w:rsidP="002F78A6">
      <w:pPr>
        <w:pStyle w:val="ListeParagraf"/>
        <w:numPr>
          <w:ilvl w:val="0"/>
          <w:numId w:val="45"/>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2F78A6">
      <w:pPr>
        <w:pStyle w:val="ListeParagraf"/>
        <w:numPr>
          <w:ilvl w:val="0"/>
          <w:numId w:val="45"/>
        </w:numPr>
        <w:spacing w:line="360" w:lineRule="auto"/>
        <w:rPr>
          <w:iCs/>
          <w:noProof/>
        </w:rPr>
      </w:pPr>
      <w:r w:rsidRPr="00F548E8">
        <w:rPr>
          <w:iCs/>
          <w:noProof/>
        </w:rPr>
        <w:t>Folders in the system</w:t>
      </w:r>
    </w:p>
    <w:p w14:paraId="0AAFF733" w14:textId="0C49044A" w:rsidR="004650B6" w:rsidRDefault="004650B6" w:rsidP="002F78A6">
      <w:pPr>
        <w:pStyle w:val="ListeParagraf"/>
        <w:numPr>
          <w:ilvl w:val="0"/>
          <w:numId w:val="45"/>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6F4F5ABA" w:rsidR="00593AD1" w:rsidRDefault="002F78A6" w:rsidP="002F78A6">
      <w:pPr>
        <w:spacing w:line="360" w:lineRule="auto"/>
        <w:ind w:firstLine="360"/>
        <w:rPr>
          <w:iCs/>
          <w:noProof/>
        </w:rPr>
      </w:pPr>
      <w:r>
        <w:rPr>
          <w:iCs/>
          <w:noProof/>
        </w:rPr>
        <w:t>In order to develop such system, a software implementation is required. We used Python Programming Language to implement the stystem. Python Programming Language and its selection criterias are introduced in the following section.</w:t>
      </w:r>
    </w:p>
    <w:p w14:paraId="2C4D15C3" w14:textId="6EB815B1" w:rsidR="00F548E8" w:rsidRDefault="00F548E8" w:rsidP="00F548E8">
      <w:pPr>
        <w:pStyle w:val="Balk2"/>
        <w:rPr>
          <w:noProof/>
        </w:rPr>
      </w:pPr>
      <w:bookmarkStart w:id="42" w:name="_Toc6798717"/>
      <w:r>
        <w:rPr>
          <w:noProof/>
        </w:rPr>
        <w:t>Python Programming Language</w:t>
      </w:r>
      <w:bookmarkEnd w:id="42"/>
    </w:p>
    <w:p w14:paraId="2725251B" w14:textId="77777777" w:rsidR="00FA2D5B" w:rsidRPr="00FA2D5B" w:rsidRDefault="00FA2D5B" w:rsidP="00FA2D5B"/>
    <w:p w14:paraId="79BAB8D8" w14:textId="25014C50"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6798718"/>
      <w:r>
        <w:rPr>
          <w:noProof/>
        </w:rPr>
        <w:t>Istanbul Technical University NLP API</w:t>
      </w:r>
      <w:bookmarkEnd w:id="43"/>
    </w:p>
    <w:p w14:paraId="698A8863" w14:textId="77777777" w:rsidR="00FA2D5B" w:rsidRPr="00FA2D5B" w:rsidRDefault="00FA2D5B" w:rsidP="00FA2D5B"/>
    <w:p w14:paraId="30925862" w14:textId="7F17DE26"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1B35ECC5"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0789D3D8" w:rsidR="00210E3E" w:rsidRPr="00021CCB" w:rsidRDefault="00210E3E" w:rsidP="000233D9">
      <w:pPr>
        <w:spacing w:line="360" w:lineRule="auto"/>
        <w:ind w:firstLine="576"/>
      </w:pPr>
      <w:r>
        <w:t>After fetching the data, during the processing and presentation steps we need to store information in a database. In the following section we explain which database technology we used to store the data.</w:t>
      </w:r>
    </w:p>
    <w:p w14:paraId="20AA9A2B" w14:textId="570D55BF" w:rsidR="003B5DAA" w:rsidRDefault="003B5DAA" w:rsidP="003B5DAA">
      <w:pPr>
        <w:pStyle w:val="Balk2"/>
        <w:rPr>
          <w:noProof/>
        </w:rPr>
      </w:pPr>
      <w:bookmarkStart w:id="44" w:name="_Toc6798719"/>
      <w:r>
        <w:rPr>
          <w:noProof/>
        </w:rPr>
        <w:t>SQLite Database</w:t>
      </w:r>
      <w:bookmarkEnd w:id="44"/>
    </w:p>
    <w:p w14:paraId="359F7188" w14:textId="77777777" w:rsidR="00FA2D5B" w:rsidRPr="00FA2D5B" w:rsidRDefault="00FA2D5B" w:rsidP="00FA2D5B"/>
    <w:p w14:paraId="606869AA" w14:textId="5645B14E"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6798720"/>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6798721"/>
      <w:r w:rsidRPr="007E1CF6">
        <w:rPr>
          <w:noProof/>
          <w:szCs w:val="24"/>
        </w:rPr>
        <w:t>LITERATURE REVIEW</w:t>
      </w:r>
      <w:bookmarkEnd w:id="46"/>
    </w:p>
    <w:p w14:paraId="7AFBB6C4" w14:textId="580A5A90" w:rsidR="003F103E" w:rsidRDefault="00B87BBB" w:rsidP="00D47232">
      <w:pPr>
        <w:spacing w:line="360" w:lineRule="auto"/>
        <w:ind w:firstLine="432"/>
      </w:pPr>
      <w:r w:rsidRPr="00B87BBB">
        <w:t>In this section, we share the results of the literature review. We introduce the most relevant researches with my research and explain how they give shape to my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6798722"/>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3423F86C" w:rsidR="00DC73E4" w:rsidRPr="00BB25EB" w:rsidRDefault="00DC73E4" w:rsidP="00C47686">
                            <w:pPr>
                              <w:pStyle w:val="ResimYazs"/>
                              <w:rPr>
                                <w:noProof/>
                                <w:sz w:val="24"/>
                                <w:szCs w:val="20"/>
                              </w:rPr>
                            </w:pPr>
                            <w:bookmarkStart w:id="48"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3423F86C" w:rsidR="00DC73E4" w:rsidRPr="00BB25EB" w:rsidRDefault="00DC73E4" w:rsidP="00C47686">
                      <w:pPr>
                        <w:pStyle w:val="ResimYazs"/>
                        <w:rPr>
                          <w:noProof/>
                          <w:sz w:val="24"/>
                          <w:szCs w:val="20"/>
                        </w:rPr>
                      </w:pPr>
                      <w:bookmarkStart w:id="49"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63E5B824" w:rsidR="00DC73E4" w:rsidRPr="00250142" w:rsidRDefault="00DC73E4" w:rsidP="00C47686">
                            <w:pPr>
                              <w:pStyle w:val="Abstract"/>
                              <w:rPr>
                                <w:b w:val="0"/>
                                <w:smallCaps/>
                                <w:noProof/>
                                <w:sz w:val="20"/>
                                <w:szCs w:val="20"/>
                              </w:rPr>
                            </w:pPr>
                            <w:bookmarkStart w:id="50"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63E5B824" w:rsidR="00DC73E4" w:rsidRPr="00250142" w:rsidRDefault="00DC73E4" w:rsidP="00C47686">
                      <w:pPr>
                        <w:pStyle w:val="Abstract"/>
                        <w:rPr>
                          <w:b w:val="0"/>
                          <w:smallCaps/>
                          <w:noProof/>
                          <w:sz w:val="20"/>
                          <w:szCs w:val="20"/>
                        </w:rPr>
                      </w:pPr>
                      <w:bookmarkStart w:id="51"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3655E1E7" w:rsidR="00310A0E" w:rsidRDefault="00C47686" w:rsidP="00D0693E">
      <w:pPr>
        <w:spacing w:line="360" w:lineRule="auto"/>
      </w:pPr>
      <w:r>
        <w:t>Then they are trying to find the victim, institution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26B500A0" w:rsidR="00DC73E4" w:rsidRPr="00C81464" w:rsidRDefault="00DC73E4" w:rsidP="007A6CB6">
                            <w:pPr>
                              <w:pStyle w:val="ResimYazs"/>
                              <w:rPr>
                                <w:noProof/>
                                <w:sz w:val="24"/>
                                <w:szCs w:val="20"/>
                              </w:rPr>
                            </w:pPr>
                            <w:bookmarkStart w:id="52"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26B500A0" w:rsidR="00DC73E4" w:rsidRPr="00C81464" w:rsidRDefault="00DC73E4" w:rsidP="007A6CB6">
                      <w:pPr>
                        <w:pStyle w:val="ResimYazs"/>
                        <w:rPr>
                          <w:noProof/>
                          <w:sz w:val="24"/>
                          <w:szCs w:val="20"/>
                        </w:rPr>
                      </w:pPr>
                      <w:bookmarkStart w:id="53"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6798723"/>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6798724"/>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0FA93B0F" w:rsidR="00DC73E4" w:rsidRPr="00A05342" w:rsidRDefault="00DC73E4" w:rsidP="007A6CB6">
                            <w:pPr>
                              <w:pStyle w:val="ResimYazs"/>
                              <w:rPr>
                                <w:noProof/>
                                <w:sz w:val="24"/>
                                <w:szCs w:val="20"/>
                              </w:rPr>
                            </w:pPr>
                            <w:bookmarkStart w:id="57"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0FA93B0F" w:rsidR="00DC73E4" w:rsidRPr="00A05342" w:rsidRDefault="00DC73E4" w:rsidP="007A6CB6">
                      <w:pPr>
                        <w:pStyle w:val="ResimYazs"/>
                        <w:rPr>
                          <w:noProof/>
                          <w:sz w:val="24"/>
                          <w:szCs w:val="20"/>
                        </w:rPr>
                      </w:pPr>
                      <w:bookmarkStart w:id="58"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63DC92B7"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with using Turkish.</w:t>
      </w:r>
    </w:p>
    <w:p w14:paraId="00DDCF84" w14:textId="1AA13377" w:rsidR="00D0693E" w:rsidRDefault="001271E3" w:rsidP="00792879">
      <w:pPr>
        <w:pStyle w:val="Balk2"/>
      </w:pPr>
      <w:bookmarkStart w:id="59" w:name="_Toc6798725"/>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4D3417AD" w:rsidR="00CA68D8" w:rsidRDefault="009E78C4" w:rsidP="00FA2D5B">
      <w:pPr>
        <w:spacing w:line="360" w:lineRule="auto"/>
        <w:ind w:firstLine="576"/>
      </w:pPr>
      <w:r>
        <w:t>My thesis research may be useful to inform security experts from current cybersecurity events. The security experts may also want to inform such malicious URL’s. Therefore, we may also try to add such functionality to our research as a future work. However, we will try to detect such an attack with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6798726"/>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379687E3" w:rsidR="00DC73E4" w:rsidRPr="00F95660" w:rsidRDefault="00DC73E4" w:rsidP="00EC47F8">
                            <w:pPr>
                              <w:pStyle w:val="ResimYazs"/>
                              <w:rPr>
                                <w:noProof/>
                                <w:sz w:val="24"/>
                                <w:szCs w:val="20"/>
                              </w:rPr>
                            </w:pPr>
                            <w:bookmarkStart w:id="61"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379687E3" w:rsidR="00DC73E4" w:rsidRPr="00F95660" w:rsidRDefault="00DC73E4" w:rsidP="00EC47F8">
                      <w:pPr>
                        <w:pStyle w:val="ResimYazs"/>
                        <w:rPr>
                          <w:noProof/>
                          <w:sz w:val="24"/>
                          <w:szCs w:val="20"/>
                        </w:rPr>
                      </w:pPr>
                      <w:bookmarkStart w:id="62"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6A60EE08" w:rsidR="00DC73E4" w:rsidRPr="004C157F" w:rsidRDefault="00DC73E4" w:rsidP="00EC47F8">
                            <w:pPr>
                              <w:pStyle w:val="ResimYazs"/>
                              <w:rPr>
                                <w:noProof/>
                                <w:sz w:val="24"/>
                                <w:szCs w:val="20"/>
                              </w:rPr>
                            </w:pPr>
                            <w:bookmarkStart w:id="63"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6A60EE08" w:rsidR="00DC73E4" w:rsidRPr="004C157F" w:rsidRDefault="00DC73E4" w:rsidP="00EC47F8">
                      <w:pPr>
                        <w:pStyle w:val="ResimYazs"/>
                        <w:rPr>
                          <w:noProof/>
                          <w:sz w:val="24"/>
                          <w:szCs w:val="20"/>
                        </w:rPr>
                      </w:pPr>
                      <w:bookmarkStart w:id="64"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bookmarkStart w:id="65" w:name="_Toc6798727"/>
    </w:p>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05E9B2CA" w:rsidR="00DC73E4" w:rsidRPr="00104CA0" w:rsidRDefault="00DC73E4" w:rsidP="00EC47F8">
                            <w:pPr>
                              <w:pStyle w:val="ResimYazs"/>
                              <w:rPr>
                                <w:noProof/>
                                <w:sz w:val="24"/>
                                <w:szCs w:val="20"/>
                              </w:rPr>
                            </w:pPr>
                            <w:bookmarkStart w:id="66"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05E9B2CA" w:rsidR="00DC73E4" w:rsidRPr="00104CA0" w:rsidRDefault="00DC73E4" w:rsidP="00EC47F8">
                      <w:pPr>
                        <w:pStyle w:val="ResimYazs"/>
                        <w:rPr>
                          <w:noProof/>
                          <w:sz w:val="24"/>
                          <w:szCs w:val="20"/>
                        </w:rPr>
                      </w:pPr>
                      <w:bookmarkStart w:id="67"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2D692C42" w:rsidR="00DC73E4" w:rsidRPr="00D4735E" w:rsidRDefault="00DC73E4" w:rsidP="005764CE">
                            <w:pPr>
                              <w:pStyle w:val="ResimYazs"/>
                              <w:rPr>
                                <w:noProof/>
                                <w:sz w:val="24"/>
                                <w:szCs w:val="20"/>
                              </w:rPr>
                            </w:pPr>
                            <w:bookmarkStart w:id="68"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2D692C42" w:rsidR="00DC73E4" w:rsidRPr="00D4735E" w:rsidRDefault="00DC73E4" w:rsidP="005764CE">
                      <w:pPr>
                        <w:pStyle w:val="ResimYazs"/>
                        <w:rPr>
                          <w:noProof/>
                          <w:sz w:val="24"/>
                          <w:szCs w:val="20"/>
                        </w:rPr>
                      </w:pPr>
                      <w:bookmarkStart w:id="69"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Streamgraph Showing Normalized Volume of Tweets (September 2015 through October 2016) Tagged with Data Breach (red), DDoS Activity (grey) and Account Hijacking (blue) Types of Cybersecurity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E391B36" w:rsidR="00EC47F8" w:rsidRDefault="00742C17" w:rsidP="00742C17">
      <w:pPr>
        <w:spacing w:line="360" w:lineRule="auto"/>
        <w:ind w:firstLine="576"/>
        <w:rPr>
          <w:noProof/>
        </w:rPr>
      </w:pPr>
      <w:r>
        <w:rPr>
          <w:noProof/>
        </w:rPr>
        <w:t xml:space="preserve">This research one of the “state-of-art project” in cyber attack detection field. we also use this research to detect our boundry points of our research. They use Tweets in English to detect cyber attacks. On the other hand, we focus on both Tweets and newspaper data in Turkish. Moreover, while they research detecting cyber attacks, we research detecting cyber events in 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0" w:name="_Toc6798728"/>
      <w:r w:rsidRPr="007E1CF6">
        <w:rPr>
          <w:noProof/>
          <w:szCs w:val="24"/>
        </w:rPr>
        <w:t>SYSTEM ARCHITECTURE</w:t>
      </w:r>
      <w:r w:rsidR="00E95CBA">
        <w:rPr>
          <w:noProof/>
          <w:szCs w:val="24"/>
        </w:rPr>
        <w:t xml:space="preserve"> AND </w:t>
      </w:r>
      <w:r w:rsidR="00BF53A6" w:rsidRPr="007E1CF6">
        <w:rPr>
          <w:noProof/>
          <w:szCs w:val="24"/>
        </w:rPr>
        <w:t>DESIGN</w:t>
      </w:r>
      <w:bookmarkEnd w:id="70"/>
      <w:r w:rsidR="004B5284">
        <w:rPr>
          <w:noProof/>
          <w:szCs w:val="24"/>
        </w:rPr>
        <w:t xml:space="preserve"> </w:t>
      </w:r>
    </w:p>
    <w:p w14:paraId="6E5BBE07" w14:textId="67BBB8B4" w:rsidR="00792879" w:rsidRPr="00792879" w:rsidRDefault="00792879" w:rsidP="00BD2E58">
      <w:pPr>
        <w:ind w:firstLine="432"/>
      </w:pPr>
      <w:r>
        <w:t xml:space="preserve">In this chapter, </w:t>
      </w:r>
      <w:r w:rsidR="0002736D">
        <w:t xml:space="preserve">we explain </w:t>
      </w:r>
      <w:r>
        <w:t xml:space="preserve">the software system’s architecture and </w:t>
      </w:r>
      <w:r w:rsidR="00B95DA6">
        <w:t xml:space="preserve">its </w:t>
      </w:r>
      <w:r>
        <w:t>design</w:t>
      </w:r>
      <w:r w:rsidR="0002736D">
        <w:t>.</w:t>
      </w:r>
    </w:p>
    <w:p w14:paraId="5982EE26" w14:textId="46843A5C" w:rsidR="009B7663" w:rsidRDefault="009B7663" w:rsidP="009B7663">
      <w:pPr>
        <w:pStyle w:val="Balk2"/>
        <w:rPr>
          <w:noProof/>
        </w:rPr>
      </w:pPr>
      <w:bookmarkStart w:id="71" w:name="_Toc6798729"/>
      <w:r w:rsidRPr="007E1CF6">
        <w:rPr>
          <w:noProof/>
        </w:rPr>
        <w:t>Approach</w:t>
      </w:r>
      <w:bookmarkEnd w:id="71"/>
    </w:p>
    <w:p w14:paraId="2E279B0C" w14:textId="27A9CED3" w:rsidR="00086658" w:rsidRDefault="00086658" w:rsidP="00086658"/>
    <w:p w14:paraId="40E0E60E" w14:textId="77777777" w:rsidR="00614437" w:rsidRDefault="00BD2E58" w:rsidP="00BD2E58">
      <w:pPr>
        <w:spacing w:line="360" w:lineRule="auto"/>
        <w:ind w:firstLine="576"/>
      </w:pPr>
      <w:r w:rsidRPr="00BD2E58">
        <w:t xml:space="preserve">Our software system has a configuration file. The configuration file includes constant values such as Twitter API and İTU NLP API constants, logger constants, string vectors for named entity recognition, and so on. The software system is developed as generic as possible for the researchers can use them as a framework with just changing the configuration file. </w:t>
      </w:r>
    </w:p>
    <w:p w14:paraId="30DEBF5B" w14:textId="07BE417F" w:rsidR="00614437" w:rsidRDefault="00BD2E58" w:rsidP="00BD2E58">
      <w:pPr>
        <w:spacing w:line="360" w:lineRule="auto"/>
        <w:ind w:firstLine="576"/>
      </w:pPr>
      <w:r w:rsidRPr="00BD2E58">
        <w:t xml:space="preserve">In order to establish Twitter stream connection, the software uses configuration file values </w:t>
      </w:r>
      <w:r w:rsidR="00614437">
        <w:t>which are statically defined in configuration file</w:t>
      </w:r>
      <w:r w:rsidRPr="00BD2E58">
        <w:t xml:space="preserve">.  </w:t>
      </w:r>
      <w:r w:rsidR="00614437">
        <w:t xml:space="preserve">We use </w:t>
      </w:r>
      <w:r w:rsidR="00BB57AE">
        <w:t xml:space="preserve">a </w:t>
      </w:r>
      <w:r w:rsidR="00614437">
        <w:t xml:space="preserve">cybersecurity related Turkish keyword vector to </w:t>
      </w:r>
      <w:r w:rsidR="00BB57AE">
        <w:t>gather useful</w:t>
      </w:r>
      <w:r w:rsidR="00614437">
        <w:t xml:space="preserve"> Twitter stream</w:t>
      </w:r>
      <w:r w:rsidR="00BB57AE">
        <w:t xml:space="preserve"> for our research</w:t>
      </w:r>
      <w:r w:rsidR="00614437">
        <w:t>. Moreover</w:t>
      </w:r>
      <w:r w:rsidR="00BB57AE">
        <w:t>, we use</w:t>
      </w:r>
      <w:r w:rsidR="00614437">
        <w:t xml:space="preserve"> language filter feature of the Twitter API</w:t>
      </w:r>
      <w:r w:rsidR="00BB57AE">
        <w:t xml:space="preserve"> in order to fetch only the Turkish Tweets.</w:t>
      </w:r>
    </w:p>
    <w:p w14:paraId="325DE043" w14:textId="3A1363A2" w:rsidR="00BB57AE" w:rsidRDefault="00BD2E58" w:rsidP="00BD2E58">
      <w:pPr>
        <w:spacing w:line="360" w:lineRule="auto"/>
        <w:ind w:firstLine="576"/>
      </w:pPr>
      <w:r w:rsidRPr="00BD2E58">
        <w:t xml:space="preserve">To establish the </w:t>
      </w:r>
      <w:proofErr w:type="spellStart"/>
      <w:r w:rsidRPr="00BD2E58">
        <w:t>Hurriyet</w:t>
      </w:r>
      <w:proofErr w:type="spellEnd"/>
      <w:r w:rsidRPr="00BD2E58">
        <w:t xml:space="preserve"> Newspaper stream connection, the software also uses configuration file values in its codes.</w:t>
      </w:r>
      <w:r w:rsidR="00BB57AE">
        <w:t xml:space="preserve"> We use the cybersecurity related Turkish keyword vector to gather useful newspaper data.</w:t>
      </w:r>
    </w:p>
    <w:p w14:paraId="6A7304F4" w14:textId="2991AA02" w:rsidR="00B860EB" w:rsidRDefault="00747CE7" w:rsidP="00747CE7">
      <w:pPr>
        <w:spacing w:line="360" w:lineRule="auto"/>
        <w:ind w:firstLine="576"/>
      </w:pPr>
      <w:r w:rsidRPr="00747CE7">
        <w:t>The mentioned keyword vector includes terms related to cybersecurity such as Turkish synonyms of "hacked, DDoS".  Turkish synonyms of "hacked, DDoS" are "</w:t>
      </w:r>
      <w:proofErr w:type="spellStart"/>
      <w:r w:rsidRPr="00747CE7">
        <w:t>heklendi</w:t>
      </w:r>
      <w:proofErr w:type="spellEnd"/>
      <w:r w:rsidRPr="00747CE7">
        <w:t xml:space="preserve">, </w:t>
      </w:r>
      <w:proofErr w:type="spellStart"/>
      <w:r w:rsidRPr="00747CE7">
        <w:t>erişilemiyor</w:t>
      </w:r>
      <w:proofErr w:type="spellEnd"/>
      <w:r w:rsidRPr="00747CE7">
        <w:t>".</w:t>
      </w:r>
      <w:r>
        <w:t xml:space="preserve"> Unfortunately, there is no Turkish cybersecurity</w:t>
      </w:r>
      <w:r w:rsidRPr="00747CE7">
        <w:t xml:space="preserve"> terms dictionary</w:t>
      </w:r>
      <w:r>
        <w:t>. Therefore, we research Turkish cybersecurity terms to create a cybersecurity related keywords vector.</w:t>
      </w:r>
    </w:p>
    <w:p w14:paraId="5433D1C9" w14:textId="1B349EA4" w:rsidR="00747CE7" w:rsidRDefault="00747CE7" w:rsidP="00747CE7">
      <w:pPr>
        <w:spacing w:line="360" w:lineRule="auto"/>
        <w:ind w:firstLine="576"/>
      </w:pPr>
      <w:r w:rsidRPr="00BD2E58">
        <w:t xml:space="preserve">The architecture of the software system is implemented considering new data sources may be wanted to add. Before writing the fetched data to the database, both </w:t>
      </w:r>
      <w:r w:rsidRPr="00BD2E58">
        <w:lastRenderedPageBreak/>
        <w:t xml:space="preserve">fetched data of </w:t>
      </w:r>
      <w:proofErr w:type="spellStart"/>
      <w:r w:rsidRPr="00BD2E58">
        <w:t>Hurriyet</w:t>
      </w:r>
      <w:proofErr w:type="spellEnd"/>
      <w:r w:rsidRPr="00BD2E58">
        <w:t xml:space="preserve"> Newspaper and Twitter </w:t>
      </w:r>
      <w:r>
        <w:t>are</w:t>
      </w:r>
      <w:r w:rsidRPr="00BD2E58">
        <w:t xml:space="preserve"> formatted to a suitable </w:t>
      </w:r>
      <w:r>
        <w:t>form</w:t>
      </w:r>
      <w:r w:rsidRPr="00BD2E58">
        <w:t xml:space="preserve"> </w:t>
      </w:r>
      <w:r>
        <w:t xml:space="preserve">for writing </w:t>
      </w:r>
      <w:r w:rsidRPr="00BD2E58">
        <w:t>database.</w:t>
      </w:r>
    </w:p>
    <w:p w14:paraId="58BC84D2" w14:textId="21EFC96D" w:rsidR="005669B0" w:rsidRDefault="00747CE7" w:rsidP="005669B0">
      <w:pPr>
        <w:spacing w:line="360" w:lineRule="auto"/>
        <w:ind w:firstLine="576"/>
      </w:pPr>
      <w:r>
        <w:t xml:space="preserve">After </w:t>
      </w:r>
      <w:r w:rsidR="00B24598">
        <w:t>writing</w:t>
      </w:r>
      <w:r>
        <w:t xml:space="preserve"> them</w:t>
      </w:r>
      <w:r w:rsidR="00B24598">
        <w:t xml:space="preserve"> to the database, t</w:t>
      </w:r>
      <w:r w:rsidR="00B92EC9" w:rsidRPr="00B92EC9">
        <w:t>he texts in the database are sent ITU NLP API to normalize them.</w:t>
      </w:r>
      <w:r w:rsidR="005669B0">
        <w:t xml:space="preserve"> In Figure 10</w:t>
      </w:r>
      <w:r w:rsidR="005669B0">
        <w:fldChar w:fldCharType="begin" w:fldLock="1"/>
      </w:r>
      <w:r w:rsidR="001356D5">
        <w:instrText>ADDIN CSL_CITATION {"citationItems":[{"id":"ITEM-1","itemData":{"DOI":"10.1017/S1351324917000134","ISSN":"14698110","abstract":"Text normalization is an indispensable stage in processing noncanonical language from natural sources, such as speech, social media or short text messages. Research in this field is very recent and mostly on English. As is known from different areas of natural language processing, morphologically rich languages (MRLs) pose many different challenges when compared to English. Turkish is a strong representative of MRLs and has particular normalization problems that may not be easily solved by a single-stage pure statistical model. This article introduces the first work on the social media text normalization of an MRL and presents the first complete social media text normalization system for Turkish. The article conducts an in-depth analysis of the error types encountered in Web 2.0 Turkish texts, categorizes them into seven groups and provides solutions for each of them by dividing the candidate generation task into separate modules working in a cascaded architecture. For the first time in the literature, two manually normalized Web 2.0 datasets are introduced for Turkish normalization studies. The exact match scores of the overall system on the provided datasets are 70.40 per cent and 67.37 per cent (77.07 per cent with a case insensitive evaluation).","author":[{"dropping-particle":"","family":"Eryiǧit","given":"Gülşen","non-dropping-particle":"","parse-names":false,"suffix":""},{"dropping-particle":"","family":"Torunoǧlu-Selamet","given":"Dilara","non-dropping-particle":"","parse-names":false,"suffix":""}],"container-title":"Natural Language Engineering","id":"ITEM-1","issue":"6","issued":{"date-parts":[["2017","11","2"]]},"page":"835-875","publisher":"Cambridge University Press","title":"Social media text normalization for Turkish","type":"article-journal","volume":"23"},"uris":["http://www.mendeley.com/documents/?uuid=7cb99d1f-8961-3198-bda3-7d052663b325"]}],"mendeley":{"formattedCitation":"(Eryiǧit &amp; Torunoǧlu-Selamet, 2017)","plainTextFormattedCitation":"(Eryiǧit &amp; Torunoǧlu-Selamet, 2017)","previouslyFormattedCitation":"(Eryiǧit &amp; Torunoǧlu-Selamet, 2017)"},"properties":{"noteIndex":0},"schema":"https://github.com/citation-style-language/schema/raw/master/csl-citation.json"}</w:instrText>
      </w:r>
      <w:r w:rsidR="005669B0">
        <w:fldChar w:fldCharType="separate"/>
      </w:r>
      <w:r w:rsidR="005669B0" w:rsidRPr="005669B0">
        <w:rPr>
          <w:noProof/>
        </w:rPr>
        <w:t>(Eryiǧit &amp; Torunoǧlu-Selamet, 2017)</w:t>
      </w:r>
      <w:r w:rsidR="005669B0">
        <w:fldChar w:fldCharType="end"/>
      </w:r>
      <w:r w:rsidR="005669B0">
        <w:t xml:space="preserve"> a sample</w:t>
      </w:r>
      <w:r w:rsidR="00B24598">
        <w:t xml:space="preserve"> Turkish</w:t>
      </w:r>
      <w:r w:rsidR="005669B0">
        <w:t xml:space="preserve"> </w:t>
      </w:r>
      <w:r w:rsidR="0022496B">
        <w:t xml:space="preserve">text </w:t>
      </w:r>
      <w:r w:rsidR="005669B0">
        <w:t>normaliz</w:t>
      </w:r>
      <w:r w:rsidR="0022496B">
        <w:t>ation</w:t>
      </w:r>
      <w:r w:rsidR="005669B0">
        <w:t xml:space="preserve"> </w:t>
      </w:r>
      <w:r w:rsidR="0022496B">
        <w:t>pipeline</w:t>
      </w:r>
      <w:r w:rsidR="005669B0">
        <w:t xml:space="preserve"> is shown.</w:t>
      </w:r>
    </w:p>
    <w:p w14:paraId="76525E40" w14:textId="77777777" w:rsidR="005669B0" w:rsidRDefault="005669B0" w:rsidP="005669B0">
      <w:pPr>
        <w:spacing w:line="360" w:lineRule="auto"/>
        <w:ind w:firstLine="576"/>
      </w:pPr>
    </w:p>
    <w:p w14:paraId="7B630C54" w14:textId="77777777" w:rsidR="005669B0" w:rsidRDefault="005669B0" w:rsidP="005669B0">
      <w:pPr>
        <w:keepNext/>
        <w:spacing w:line="360" w:lineRule="auto"/>
        <w:ind w:firstLine="576"/>
      </w:pPr>
      <w:r w:rsidRPr="005669B0">
        <w:rPr>
          <w:noProof/>
        </w:rPr>
        <w:drawing>
          <wp:inline distT="0" distB="0" distL="0" distR="0" wp14:anchorId="3B198A91" wp14:editId="2C5B3B8E">
            <wp:extent cx="4603805" cy="1627532"/>
            <wp:effectExtent l="19050" t="19050" r="25400" b="1079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45588" cy="1642303"/>
                    </a:xfrm>
                    <a:prstGeom prst="rect">
                      <a:avLst/>
                    </a:prstGeom>
                    <a:ln>
                      <a:solidFill>
                        <a:schemeClr val="accent1"/>
                      </a:solidFill>
                    </a:ln>
                  </pic:spPr>
                </pic:pic>
              </a:graphicData>
            </a:graphic>
          </wp:inline>
        </w:drawing>
      </w:r>
    </w:p>
    <w:p w14:paraId="7BF0BB01" w14:textId="1410E24A" w:rsidR="005669B0" w:rsidRDefault="005669B0" w:rsidP="005669B0">
      <w:pPr>
        <w:pStyle w:val="ResimYazs"/>
        <w:ind w:firstLine="576"/>
      </w:pPr>
      <w:r>
        <w:t xml:space="preserve">Figure </w:t>
      </w:r>
      <w:r>
        <w:fldChar w:fldCharType="begin"/>
      </w:r>
      <w:r>
        <w:instrText xml:space="preserve"> SEQ Figure \* ARABIC </w:instrText>
      </w:r>
      <w:r>
        <w:fldChar w:fldCharType="separate"/>
      </w:r>
      <w:r w:rsidR="000F7ECD">
        <w:rPr>
          <w:noProof/>
        </w:rPr>
        <w:t>10</w:t>
      </w:r>
      <w:r>
        <w:fldChar w:fldCharType="end"/>
      </w:r>
      <w:r>
        <w:t>: Normalizer Sample from ITU NLP API</w:t>
      </w:r>
    </w:p>
    <w:p w14:paraId="362CEA3A" w14:textId="5991E4FF" w:rsidR="0022496B" w:rsidRDefault="0022496B" w:rsidP="0022496B"/>
    <w:p w14:paraId="5EC5180A" w14:textId="49797E3C" w:rsidR="00747CE7" w:rsidRDefault="001356D5" w:rsidP="00B24598">
      <w:pPr>
        <w:spacing w:line="360" w:lineRule="auto"/>
        <w:ind w:firstLine="576"/>
      </w:pPr>
      <w:r>
        <w:t>After the normalization step, we move forward to Named Entity Recognition</w:t>
      </w:r>
      <w:r>
        <w:rPr>
          <w:rStyle w:val="DipnotBavurusu"/>
        </w:rPr>
        <w:footnoteReference w:id="2"/>
      </w:r>
      <w:r>
        <w:t xml:space="preserve"> step of our pipeline. In this state, we use predefined string vector which</w:t>
      </w:r>
      <w:r w:rsidR="00747CE7">
        <w:t xml:space="preserve"> currently</w:t>
      </w:r>
      <w:r>
        <w:t xml:space="preserve"> includes institution names, government organization names</w:t>
      </w:r>
      <w:r w:rsidR="00747CE7">
        <w:t xml:space="preserve"> and country names. These strings represent the potential victims of security events. </w:t>
      </w:r>
    </w:p>
    <w:p w14:paraId="65958E85" w14:textId="7B232DEC" w:rsidR="00747CE7" w:rsidRDefault="00B24598" w:rsidP="00B24598">
      <w:pPr>
        <w:spacing w:line="360" w:lineRule="auto"/>
        <w:ind w:firstLine="720"/>
      </w:pPr>
      <w:r>
        <w:t>After that step, the software counts number of mentions of the potential victims with searching the predefined string vector elements in the normalized texts which are stored in the database.</w:t>
      </w:r>
    </w:p>
    <w:p w14:paraId="13BEAF85" w14:textId="1560414F" w:rsidR="00B24598" w:rsidRDefault="00B24598" w:rsidP="00B24598">
      <w:pPr>
        <w:spacing w:line="360" w:lineRule="auto"/>
        <w:ind w:firstLine="720"/>
      </w:pPr>
    </w:p>
    <w:p w14:paraId="28B62BD2" w14:textId="77777777" w:rsidR="00B24598" w:rsidRDefault="00B24598" w:rsidP="00B24598">
      <w:pPr>
        <w:spacing w:line="360" w:lineRule="auto"/>
        <w:ind w:firstLine="720"/>
      </w:pPr>
    </w:p>
    <w:p w14:paraId="35898292" w14:textId="189F3324" w:rsidR="00747CE7" w:rsidRDefault="00747CE7" w:rsidP="00646A37">
      <w:pPr>
        <w:ind w:firstLine="720"/>
      </w:pPr>
      <w:r>
        <w:t xml:space="preserve">With this analyze </w:t>
      </w:r>
      <w:r w:rsidR="00DF6033">
        <w:t>we</w:t>
      </w:r>
      <w:r>
        <w:t xml:space="preserve"> will get a table like</w:t>
      </w:r>
      <w:r w:rsidR="00B24598">
        <w:t xml:space="preserve"> as shown in the following. </w:t>
      </w:r>
      <w:r w:rsidR="00DF6033">
        <w:t>The period of the table is day. Every new day, number of mentions per victim is set and start with zero.</w:t>
      </w:r>
    </w:p>
    <w:p w14:paraId="18662D6E" w14:textId="77777777" w:rsidR="00B24598" w:rsidRDefault="00B24598" w:rsidP="00747CE7"/>
    <w:p w14:paraId="3F7641C0" w14:textId="28F7955C" w:rsidR="00DF6033" w:rsidRDefault="00DF6033" w:rsidP="00DF6033">
      <w:pPr>
        <w:pStyle w:val="ResimYazs"/>
        <w:keepNext/>
      </w:pPr>
      <w:r>
        <w:t xml:space="preserve">Table </w:t>
      </w:r>
      <w:r>
        <w:fldChar w:fldCharType="begin"/>
      </w:r>
      <w:r>
        <w:instrText xml:space="preserve"> SEQ Table \* ARABIC </w:instrText>
      </w:r>
      <w:r>
        <w:fldChar w:fldCharType="separate"/>
      </w:r>
      <w:r w:rsidR="00C416AA">
        <w:rPr>
          <w:noProof/>
        </w:rPr>
        <w:t>5</w:t>
      </w:r>
      <w:r>
        <w:fldChar w:fldCharType="end"/>
      </w:r>
      <w:r>
        <w:t>: Sample Table after the Analyze</w:t>
      </w:r>
    </w:p>
    <w:p w14:paraId="7762F759" w14:textId="7DA40697" w:rsidR="00747CE7" w:rsidRPr="00DF6033" w:rsidRDefault="00DF6033" w:rsidP="00747CE7">
      <w:r>
        <w:rPr>
          <w:noProof/>
        </w:rPr>
        <w:drawing>
          <wp:inline distT="0" distB="0" distL="0" distR="0" wp14:anchorId="189DCB64" wp14:editId="78908188">
            <wp:extent cx="4010025" cy="1047750"/>
            <wp:effectExtent l="0" t="0" r="952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0025" cy="1047750"/>
                    </a:xfrm>
                    <a:prstGeom prst="rect">
                      <a:avLst/>
                    </a:prstGeom>
                  </pic:spPr>
                </pic:pic>
              </a:graphicData>
            </a:graphic>
          </wp:inline>
        </w:drawing>
      </w:r>
    </w:p>
    <w:p w14:paraId="7A3C9529" w14:textId="77777777" w:rsidR="00747CE7" w:rsidRDefault="00747CE7" w:rsidP="00747CE7"/>
    <w:p w14:paraId="01333278" w14:textId="75EBEEF8" w:rsidR="00747CE7" w:rsidRDefault="00DF6033" w:rsidP="00646A37">
      <w:pPr>
        <w:ind w:firstLine="720"/>
      </w:pPr>
      <w:r>
        <w:t>We</w:t>
      </w:r>
      <w:r w:rsidR="00747CE7">
        <w:t xml:space="preserve"> add daily </w:t>
      </w:r>
      <w:r>
        <w:t>thresholds. (</w:t>
      </w:r>
      <w:r w:rsidR="00747CE7">
        <w:t>i.e. 1</w:t>
      </w:r>
      <w:r>
        <w:t>0</w:t>
      </w:r>
      <w:r w:rsidR="00747CE7">
        <w:t xml:space="preserve"> per day) If the number of mentions is more than the thresholds value, </w:t>
      </w:r>
      <w:r>
        <w:t>we</w:t>
      </w:r>
      <w:r w:rsidR="00747CE7">
        <w:t xml:space="preserve"> will share this information within a user interface like the following</w:t>
      </w:r>
      <w:r>
        <w:t xml:space="preserve"> Figure</w:t>
      </w:r>
      <w:r w:rsidR="00747CE7">
        <w:t>.</w:t>
      </w:r>
    </w:p>
    <w:p w14:paraId="2423E0B7" w14:textId="77777777" w:rsidR="00747CE7" w:rsidRDefault="00747CE7" w:rsidP="00747CE7"/>
    <w:p w14:paraId="6D7AB37F" w14:textId="2520BAB3" w:rsidR="00C416AA" w:rsidRDefault="00C416AA" w:rsidP="00C416AA">
      <w:pPr>
        <w:pStyle w:val="ResimYazs"/>
        <w:keepNext/>
      </w:pPr>
      <w:r>
        <w:t xml:space="preserve">Table </w:t>
      </w:r>
      <w:r>
        <w:fldChar w:fldCharType="begin"/>
      </w:r>
      <w:r>
        <w:instrText xml:space="preserve"> SEQ Table \* ARABIC </w:instrText>
      </w:r>
      <w:r>
        <w:fldChar w:fldCharType="separate"/>
      </w:r>
      <w:r>
        <w:rPr>
          <w:noProof/>
        </w:rPr>
        <w:t>6</w:t>
      </w:r>
      <w:r>
        <w:fldChar w:fldCharType="end"/>
      </w:r>
      <w:r>
        <w:t xml:space="preserve"> Sample Information Sharing Plan Table</w:t>
      </w:r>
    </w:p>
    <w:p w14:paraId="570A4778" w14:textId="77777777" w:rsidR="000F7ECD" w:rsidRDefault="000F7ECD" w:rsidP="000F7ECD">
      <w:pPr>
        <w:keepNext/>
      </w:pPr>
      <w:r w:rsidRPr="000F7ECD">
        <w:rPr>
          <w:noProof/>
        </w:rPr>
        <w:drawing>
          <wp:inline distT="0" distB="0" distL="0" distR="0" wp14:anchorId="6949BC96" wp14:editId="27BFE3B4">
            <wp:extent cx="5431790" cy="1289685"/>
            <wp:effectExtent l="19050" t="19050" r="16510" b="2476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31790" cy="1289685"/>
                    </a:xfrm>
                    <a:prstGeom prst="rect">
                      <a:avLst/>
                    </a:prstGeom>
                    <a:ln>
                      <a:solidFill>
                        <a:schemeClr val="accent1"/>
                      </a:solidFill>
                    </a:ln>
                  </pic:spPr>
                </pic:pic>
              </a:graphicData>
            </a:graphic>
          </wp:inline>
        </w:drawing>
      </w:r>
    </w:p>
    <w:p w14:paraId="5F13B647" w14:textId="77777777" w:rsidR="00747CE7" w:rsidRDefault="00747CE7" w:rsidP="00747CE7"/>
    <w:p w14:paraId="176AC622" w14:textId="451CA852" w:rsidR="00747CE7" w:rsidRDefault="002655B2" w:rsidP="00646A37">
      <w:pPr>
        <w:spacing w:line="360" w:lineRule="auto"/>
        <w:ind w:firstLine="720"/>
      </w:pPr>
      <w:r>
        <w:t xml:space="preserve">Permanently, the software </w:t>
      </w:r>
      <w:r w:rsidR="00C416AA">
        <w:t>checks</w:t>
      </w:r>
      <w:r>
        <w:t xml:space="preserve"> the database and analyze new texts for detecting new cybersecurity events. </w:t>
      </w:r>
      <w:r w:rsidR="00C416AA">
        <w:t xml:space="preserve"> If one of the possible victim’s number of mentions in the cybersecurity related database texts exceeds the threshold limit per day, the software system adds them to the table too like the following figure.  </w:t>
      </w:r>
    </w:p>
    <w:p w14:paraId="1A278D2C" w14:textId="77777777" w:rsidR="00C416AA" w:rsidRDefault="00C416AA" w:rsidP="00747CE7"/>
    <w:p w14:paraId="5CC5ACD5" w14:textId="6E512E4D" w:rsidR="00C416AA" w:rsidRDefault="00C416AA" w:rsidP="00C416AA">
      <w:pPr>
        <w:pStyle w:val="ResimYazs"/>
        <w:keepNext/>
      </w:pPr>
      <w:r>
        <w:lastRenderedPageBreak/>
        <w:t xml:space="preserve">Table </w:t>
      </w:r>
      <w:r>
        <w:fldChar w:fldCharType="begin"/>
      </w:r>
      <w:r>
        <w:instrText xml:space="preserve"> SEQ Table \* ARABIC </w:instrText>
      </w:r>
      <w:r>
        <w:fldChar w:fldCharType="separate"/>
      </w:r>
      <w:r>
        <w:rPr>
          <w:noProof/>
        </w:rPr>
        <w:t>7</w:t>
      </w:r>
      <w:r>
        <w:fldChar w:fldCharType="end"/>
      </w:r>
      <w:r>
        <w:t>: Sample Detected Events Table</w:t>
      </w:r>
    </w:p>
    <w:p w14:paraId="3504FD9D" w14:textId="624AAF99" w:rsidR="00747CE7" w:rsidRDefault="00C416AA" w:rsidP="00747CE7">
      <w:r w:rsidRPr="00C416AA">
        <w:rPr>
          <w:noProof/>
        </w:rPr>
        <w:drawing>
          <wp:inline distT="0" distB="0" distL="0" distR="0" wp14:anchorId="663F7D56" wp14:editId="375F44A4">
            <wp:extent cx="5431790" cy="1417320"/>
            <wp:effectExtent l="0" t="0" r="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31790" cy="1417320"/>
                    </a:xfrm>
                    <a:prstGeom prst="rect">
                      <a:avLst/>
                    </a:prstGeom>
                  </pic:spPr>
                </pic:pic>
              </a:graphicData>
            </a:graphic>
          </wp:inline>
        </w:drawing>
      </w:r>
    </w:p>
    <w:p w14:paraId="1B82509F" w14:textId="77777777" w:rsidR="00747CE7" w:rsidRDefault="00747CE7" w:rsidP="00747CE7"/>
    <w:p w14:paraId="5F1EDE04" w14:textId="53335938" w:rsidR="00747CE7" w:rsidRPr="0022496B" w:rsidRDefault="00C416AA" w:rsidP="00646A37">
      <w:pPr>
        <w:spacing w:line="360" w:lineRule="auto"/>
        <w:ind w:firstLine="720"/>
      </w:pPr>
      <w:r>
        <w:t>We</w:t>
      </w:r>
      <w:r w:rsidR="00747CE7">
        <w:t xml:space="preserve"> will show this information in a local HTML file. In the future, </w:t>
      </w:r>
      <w:r>
        <w:t>we</w:t>
      </w:r>
      <w:r w:rsidR="00747CE7">
        <w:t xml:space="preserve"> can show them on a web page</w:t>
      </w:r>
      <w:r>
        <w:t>.</w:t>
      </w:r>
      <w:r w:rsidR="00747CE7">
        <w:t xml:space="preserve"> Security Analysts can see the detected security events from there. </w:t>
      </w:r>
    </w:p>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4E834FFF" w14:textId="4EBCF45B" w:rsidR="009B7663" w:rsidRDefault="009B7663" w:rsidP="009B7663">
      <w:pPr>
        <w:pStyle w:val="Balk2"/>
        <w:rPr>
          <w:noProof/>
        </w:rPr>
      </w:pPr>
      <w:bookmarkStart w:id="72" w:name="_Toc6798731"/>
      <w:r w:rsidRPr="007E1CF6">
        <w:rPr>
          <w:noProof/>
        </w:rPr>
        <w:t>Data Collection</w:t>
      </w:r>
      <w:bookmarkEnd w:id="72"/>
    </w:p>
    <w:p w14:paraId="1F2B9F19" w14:textId="61D861B3" w:rsidR="00DC73E4" w:rsidRDefault="00DC73E4" w:rsidP="00DC73E4"/>
    <w:p w14:paraId="452904FE" w14:textId="0B42B916" w:rsidR="007C6397" w:rsidRPr="00D128B8" w:rsidRDefault="007C6397" w:rsidP="00D128B8">
      <w:pPr>
        <w:spacing w:line="360" w:lineRule="auto"/>
        <w:ind w:firstLine="360"/>
        <w:rPr>
          <w:iCs/>
          <w:noProof/>
        </w:rPr>
      </w:pPr>
      <w:r>
        <w:t xml:space="preserve">Both </w:t>
      </w:r>
      <w:proofErr w:type="spellStart"/>
      <w:r>
        <w:t>Hürriyet</w:t>
      </w:r>
      <w:proofErr w:type="spellEnd"/>
      <w:r>
        <w:t xml:space="preserve"> API and Twitter API need seed keywords to query them. In order to collect Turkish stream data, we need Turkish cybersecurity terms. However, we cannot find a Turkish cybersecurity terms dictionary. Therefore, we research the Turkish cybersecurity terms and gather them as a list to use them in the query. However, we face with a problem at that step. More than a half cybersecurity related terms have no a Turkish synonym. Even in Turkish tweets and Turkish newspaper texts, English expressions of the cybersecurity related terms may be used. Therefore, we decided to add both English and Turkish version of the cybersecurity related terms to our keyword list and use them in our query. </w:t>
      </w:r>
      <w:r w:rsidR="00D128B8" w:rsidRPr="00D128B8">
        <w:t>The resulting stream contains one or more elements of the keyword list per each Tweet or news.</w:t>
      </w:r>
      <w:r w:rsidR="00D128B8">
        <w:t xml:space="preserve"> We can get up to %1 of the Twitter stream, which is approximately one million Tweets per day due to Twitter API limitation. Moreover, we can 12000 request per day in </w:t>
      </w:r>
      <w:proofErr w:type="spellStart"/>
      <w:r w:rsidR="00D128B8">
        <w:t>Hurriyet</w:t>
      </w:r>
      <w:proofErr w:type="spellEnd"/>
      <w:r w:rsidR="00D128B8">
        <w:t xml:space="preserve"> Newspaper API. Therefore</w:t>
      </w:r>
      <w:r w:rsidR="00DE7520">
        <w:t>,</w:t>
      </w:r>
      <w:r w:rsidR="00D128B8">
        <w:t xml:space="preserve"> the keyword list is important to get relevant data in the result streams. </w:t>
      </w:r>
    </w:p>
    <w:p w14:paraId="2B3C1B83" w14:textId="50711AE3" w:rsidR="009B7663" w:rsidRDefault="009B7663" w:rsidP="009B7663">
      <w:pPr>
        <w:pStyle w:val="Balk2"/>
        <w:rPr>
          <w:noProof/>
        </w:rPr>
      </w:pPr>
      <w:bookmarkStart w:id="73" w:name="_Toc6798732"/>
      <w:r w:rsidRPr="007E1CF6">
        <w:rPr>
          <w:noProof/>
        </w:rPr>
        <w:t>Data Preprocessing</w:t>
      </w:r>
      <w:bookmarkEnd w:id="73"/>
    </w:p>
    <w:p w14:paraId="1E2156D3" w14:textId="24A9BA4D" w:rsidR="00D128B8" w:rsidRDefault="00D128B8" w:rsidP="00D128B8"/>
    <w:p w14:paraId="1E5CDF8F" w14:textId="6D0B3B24" w:rsidR="000C7D82" w:rsidRDefault="000C7D82" w:rsidP="00646A37">
      <w:pPr>
        <w:spacing w:line="360" w:lineRule="auto"/>
        <w:ind w:firstLine="576"/>
      </w:pPr>
      <w:r>
        <w:t xml:space="preserve">Before writing the streaming data to our database, we need to format to texts. Firstly, we should select </w:t>
      </w:r>
      <w:r w:rsidR="00646A37">
        <w:t xml:space="preserve">the </w:t>
      </w:r>
      <w:r>
        <w:t xml:space="preserve">needed keys from json streams of Twitter API and </w:t>
      </w:r>
      <w:proofErr w:type="spellStart"/>
      <w:r w:rsidR="00646A37">
        <w:t>Hürriyet</w:t>
      </w:r>
      <w:proofErr w:type="spellEnd"/>
      <w:r w:rsidR="00646A37">
        <w:t xml:space="preserve"> API. For example, </w:t>
      </w:r>
      <w:proofErr w:type="spellStart"/>
      <w:r w:rsidR="00646A37">
        <w:t>Hurriyet</w:t>
      </w:r>
      <w:proofErr w:type="spellEnd"/>
      <w:r w:rsidR="00646A37">
        <w:t xml:space="preserve"> API requests returns related news in a json which has “Title of the News” key.  The key can be useful for representing the detected event. On the other hand, there are unrelated or not useful data in the json too, so we filter them and do not write in our database. We filter Twitter API stream’s json keys too and select the useful and relevant keys too.</w:t>
      </w:r>
    </w:p>
    <w:p w14:paraId="62E8C61E" w14:textId="79A21D24" w:rsidR="00646A37" w:rsidRPr="00976481" w:rsidRDefault="00976481" w:rsidP="00646A37">
      <w:pPr>
        <w:spacing w:line="360" w:lineRule="auto"/>
        <w:rPr>
          <w:sz w:val="28"/>
        </w:rPr>
      </w:pPr>
      <w:r>
        <w:tab/>
        <w:t xml:space="preserve">In our database, we have a ‘Status’ column. When we firstly write the texts to our database, we set the text’s status with ‘0’. ‘0’ means that the text is not processed yet and it is a raw data. We sent the raw data to ITU NLP API to normalize it. After the </w:t>
      </w:r>
      <w:r>
        <w:lastRenderedPageBreak/>
        <w:t xml:space="preserve">normalization step, we update the text with normalized text and update the Status column of the row which has the text with “1”. After the row is processed to detect cybersecurity events, the Status column is set with “2”. “2” means that the data processed before and there is nothing to do with that row of the table.  </w:t>
      </w:r>
    </w:p>
    <w:p w14:paraId="2EA9571A" w14:textId="0EF0B3F3" w:rsidR="009B7663" w:rsidRPr="007E1CF6" w:rsidRDefault="006D2C6E" w:rsidP="009B7663">
      <w:pPr>
        <w:pStyle w:val="Balk2"/>
        <w:rPr>
          <w:noProof/>
        </w:rPr>
      </w:pPr>
      <w:bookmarkStart w:id="74" w:name="_Toc6798733"/>
      <w:r>
        <w:rPr>
          <w:noProof/>
        </w:rPr>
        <w:t xml:space="preserve">Cybersecuirty Related </w:t>
      </w:r>
      <w:r w:rsidR="009B7663" w:rsidRPr="007E1CF6">
        <w:rPr>
          <w:noProof/>
        </w:rPr>
        <w:t>Event Detection</w:t>
      </w:r>
      <w:bookmarkEnd w:id="74"/>
    </w:p>
    <w:p w14:paraId="46B535AD" w14:textId="205BD4EE" w:rsidR="00E22DF3" w:rsidRDefault="00E22DF3" w:rsidP="00E22DF3">
      <w:pPr>
        <w:rPr>
          <w:noProof/>
        </w:rPr>
      </w:pPr>
    </w:p>
    <w:p w14:paraId="17D1B6B9" w14:textId="11A5F0F6" w:rsidR="007541F5" w:rsidRPr="007E1CF6" w:rsidRDefault="007541F5" w:rsidP="007541F5">
      <w:pPr>
        <w:spacing w:line="360" w:lineRule="auto"/>
        <w:rPr>
          <w:noProof/>
        </w:rPr>
      </w:pPr>
      <w:r>
        <w:rPr>
          <w:noProof/>
        </w:rPr>
        <w:t>From the previous steps of the</w:t>
      </w:r>
      <w:r w:rsidR="00DC4377">
        <w:rPr>
          <w:noProof/>
        </w:rPr>
        <w:t xml:space="preserve"> software</w:t>
      </w:r>
      <w:r>
        <w:rPr>
          <w:noProof/>
        </w:rPr>
        <w:t xml:space="preserve"> system, we get the posssible cybersecurity related texts from different sources</w:t>
      </w:r>
      <w:r w:rsidR="00DC4377">
        <w:rPr>
          <w:noProof/>
        </w:rPr>
        <w:t>. Then</w:t>
      </w:r>
      <w:r>
        <w:rPr>
          <w:noProof/>
        </w:rPr>
        <w:t xml:space="preserve"> preprocess them and store them in our database. In order to detect the events and find the possible victim of that events we prapered a named entity vector. </w:t>
      </w:r>
      <w:bookmarkStart w:id="75" w:name="_GoBack"/>
      <w:bookmarkEnd w:id="75"/>
      <w:r>
        <w:rPr>
          <w:noProof/>
        </w:rPr>
        <w:t xml:space="preserve">This vector includes possible victims which we want to track. Currently this list includes </w:t>
      </w:r>
      <w:r>
        <w:t>institution names, government organization names and country names.</w:t>
      </w:r>
      <w:r>
        <w:t xml:space="preserve"> The vector can be updated from changing configuration file to change tracked entities. </w:t>
      </w: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76" w:name="_Toc6798734"/>
      <w:r w:rsidRPr="007E1CF6">
        <w:rPr>
          <w:noProof/>
          <w:szCs w:val="24"/>
        </w:rPr>
        <w:t>IMPLEM</w:t>
      </w:r>
      <w:r w:rsidR="00101F67">
        <w:rPr>
          <w:noProof/>
          <w:szCs w:val="24"/>
        </w:rPr>
        <w:t>E</w:t>
      </w:r>
      <w:r w:rsidRPr="007E1CF6">
        <w:rPr>
          <w:noProof/>
          <w:szCs w:val="24"/>
        </w:rPr>
        <w:t>NTATION</w:t>
      </w:r>
      <w:bookmarkEnd w:id="76"/>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77" w:name="_Toc6798735"/>
      <w:r w:rsidRPr="007E1CF6">
        <w:rPr>
          <w:noProof/>
          <w:szCs w:val="24"/>
        </w:rPr>
        <w:t>RESULTS</w:t>
      </w:r>
      <w:bookmarkEnd w:id="77"/>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78" w:name="_Toc6798736"/>
      <w:r w:rsidRPr="007E1CF6">
        <w:rPr>
          <w:noProof/>
          <w:szCs w:val="24"/>
        </w:rPr>
        <w:t>CONCLUSION AND FUTURE WORK</w:t>
      </w:r>
      <w:bookmarkEnd w:id="78"/>
    </w:p>
    <w:p w14:paraId="0A5AE68B" w14:textId="536653E1" w:rsidR="00B83E6D" w:rsidRPr="007E1CF6" w:rsidRDefault="00D720CB" w:rsidP="00D720CB">
      <w:pPr>
        <w:pStyle w:val="Balk2"/>
        <w:rPr>
          <w:noProof/>
        </w:rPr>
      </w:pPr>
      <w:bookmarkStart w:id="79" w:name="_Toc6798737"/>
      <w:r w:rsidRPr="007E1CF6">
        <w:rPr>
          <w:noProof/>
        </w:rPr>
        <w:t>Conclusion</w:t>
      </w:r>
      <w:bookmarkEnd w:id="79"/>
    </w:p>
    <w:p w14:paraId="17ACCEAF" w14:textId="4D1FA23F" w:rsidR="00D720CB" w:rsidRPr="007E1CF6" w:rsidRDefault="00D720CB" w:rsidP="00D720CB">
      <w:pPr>
        <w:pStyle w:val="Balk2"/>
        <w:rPr>
          <w:noProof/>
        </w:rPr>
      </w:pPr>
      <w:bookmarkStart w:id="80" w:name="_Toc6798738"/>
      <w:r w:rsidRPr="007E1CF6">
        <w:rPr>
          <w:noProof/>
        </w:rPr>
        <w:t>Future Work</w:t>
      </w:r>
      <w:bookmarkEnd w:id="80"/>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1" w:name="_Toc6798739"/>
      <w:r w:rsidRPr="007E1CF6">
        <w:rPr>
          <w:noProof/>
        </w:rPr>
        <w:t>REFERENCES</w:t>
      </w:r>
      <w:bookmarkEnd w:id="81"/>
    </w:p>
    <w:p w14:paraId="0619A9A7" w14:textId="5B18CDAF" w:rsidR="001356D5" w:rsidRPr="001356D5" w:rsidRDefault="00282F20" w:rsidP="001356D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356D5" w:rsidRPr="001356D5">
        <w:rPr>
          <w:noProof/>
          <w:szCs w:val="24"/>
        </w:rPr>
        <w:t xml:space="preserve">Aslan, Ç. B., Sağlam, R. B., &amp; Li, S. (2018). </w:t>
      </w:r>
      <w:r w:rsidR="001356D5" w:rsidRPr="001356D5">
        <w:rPr>
          <w:i/>
          <w:iCs/>
          <w:noProof/>
          <w:szCs w:val="24"/>
        </w:rPr>
        <w:t>Automatic Detection of Cyber Security Related Accounts on Online Social Networks</w:t>
      </w:r>
      <w:r w:rsidR="001356D5" w:rsidRPr="001356D5">
        <w:rPr>
          <w:noProof/>
          <w:szCs w:val="24"/>
        </w:rPr>
        <w:t>. 236–240. https://doi.org/10.1145/3217804.3217919</w:t>
      </w:r>
    </w:p>
    <w:p w14:paraId="218E29C9"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Borrett, M. (2017). </w:t>
      </w:r>
      <w:r w:rsidRPr="001356D5">
        <w:rPr>
          <w:i/>
          <w:iCs/>
          <w:noProof/>
          <w:szCs w:val="24"/>
        </w:rPr>
        <w:t>Security in the Cognitive Era BRINGING THE POWER OF COGNITIVE SECURITY TO THE SECURITY ANALYST Motivations for Change</w:t>
      </w:r>
      <w:r w:rsidRPr="001356D5">
        <w:rPr>
          <w:noProof/>
          <w:szCs w:val="24"/>
        </w:rPr>
        <w:t>. Retrieved from http://www.crestcon.co.uk/wp-content/uploads/2017/04/MartinBorrett.pdf</w:t>
      </w:r>
    </w:p>
    <w:p w14:paraId="65E5CDB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Businesses Can Now Use The Same Stats Language As Universities, Thanks. (n.d.). </w:t>
      </w:r>
      <w:r w:rsidRPr="001356D5">
        <w:rPr>
          <w:noProof/>
          <w:szCs w:val="24"/>
        </w:rPr>
        <w:lastRenderedPageBreak/>
        <w:t>Retrieved April 19, 2019, from https://www.fastcompany.com/3030877/businesses-can-now-use-the-same-stats-language-as-universities-thanks-to-pandas</w:t>
      </w:r>
    </w:p>
    <w:p w14:paraId="3C130E6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Countries with most Twitter users 2019 | Statistic. (2019). Retrieved April 15, 2019, from Statista website: https://www.statista.com/statistics/242606/number-of-active-twitter-users-in-selected-countries/</w:t>
      </w:r>
    </w:p>
    <w:p w14:paraId="421C3C1E"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Eryiğit, G. (2015). </w:t>
      </w:r>
      <w:r w:rsidRPr="001356D5">
        <w:rPr>
          <w:i/>
          <w:iCs/>
          <w:noProof/>
          <w:szCs w:val="24"/>
        </w:rPr>
        <w:t>ITU Turkish NLP Web Service</w:t>
      </w:r>
      <w:r w:rsidRPr="001356D5">
        <w:rPr>
          <w:noProof/>
          <w:szCs w:val="24"/>
        </w:rPr>
        <w:t>. 1–4. https://doi.org/10.3115/v1/e14-2001</w:t>
      </w:r>
    </w:p>
    <w:p w14:paraId="503B154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Eryiǧit, G., &amp; Torunoǧlu-Selamet, D. (2017). Social media text normalization for Turkish. </w:t>
      </w:r>
      <w:r w:rsidRPr="001356D5">
        <w:rPr>
          <w:i/>
          <w:iCs/>
          <w:noProof/>
          <w:szCs w:val="24"/>
        </w:rPr>
        <w:t>Natural Language Engineering</w:t>
      </w:r>
      <w:r w:rsidRPr="001356D5">
        <w:rPr>
          <w:noProof/>
          <w:szCs w:val="24"/>
        </w:rPr>
        <w:t xml:space="preserve">, </w:t>
      </w:r>
      <w:r w:rsidRPr="001356D5">
        <w:rPr>
          <w:i/>
          <w:iCs/>
          <w:noProof/>
          <w:szCs w:val="24"/>
        </w:rPr>
        <w:t>23</w:t>
      </w:r>
      <w:r w:rsidRPr="001356D5">
        <w:rPr>
          <w:noProof/>
          <w:szCs w:val="24"/>
        </w:rPr>
        <w:t>(6), 835–875. https://doi.org/10.1017/S1351324917000134</w:t>
      </w:r>
    </w:p>
    <w:p w14:paraId="05AD12F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Global Digital Report 2019 | Free Download | We Are Social UK. (n.d.). Retrieved April 26, 2019, from https://wearesocial.com/uk/digital-2019</w:t>
      </w:r>
    </w:p>
    <w:p w14:paraId="5BBDB8C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Huberman, B. A., Romero, D. M., &amp; Wu, F. (2008). Social Networks that Matter: Twitter Under the Microscope. </w:t>
      </w:r>
      <w:r w:rsidRPr="001356D5">
        <w:rPr>
          <w:i/>
          <w:iCs/>
          <w:noProof/>
          <w:szCs w:val="24"/>
        </w:rPr>
        <w:t>SSRN Electronic Journal</w:t>
      </w:r>
      <w:r w:rsidRPr="001356D5">
        <w:rPr>
          <w:noProof/>
          <w:szCs w:val="24"/>
        </w:rPr>
        <w:t>. https://doi.org/10.2139/ssrn.1313405</w:t>
      </w:r>
    </w:p>
    <w:p w14:paraId="1867118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Hurriyet Developers API v1.0 Docs — Hürriyet Public API. (n.d.). Retrieved April 11, 2019, from https://developers.hurriyet.com.tr/docs/versions/1.0</w:t>
      </w:r>
    </w:p>
    <w:p w14:paraId="451809FC" w14:textId="77777777" w:rsidR="001356D5" w:rsidRPr="001356D5" w:rsidRDefault="001356D5" w:rsidP="001356D5">
      <w:pPr>
        <w:widowControl w:val="0"/>
        <w:autoSpaceDE w:val="0"/>
        <w:autoSpaceDN w:val="0"/>
        <w:adjustRightInd w:val="0"/>
        <w:ind w:left="480" w:hanging="480"/>
        <w:rPr>
          <w:noProof/>
          <w:szCs w:val="24"/>
        </w:rPr>
      </w:pPr>
      <w:r w:rsidRPr="001356D5">
        <w:rPr>
          <w:i/>
          <w:iCs/>
          <w:noProof/>
          <w:szCs w:val="24"/>
        </w:rPr>
        <w:t>International Journals of Management, IT et Engineering IJMIE.</w:t>
      </w:r>
      <w:r w:rsidRPr="001356D5">
        <w:rPr>
          <w:noProof/>
          <w:szCs w:val="24"/>
        </w:rPr>
        <w:t xml:space="preserve"> (n.d.). Retrieved from https://www.academia.edu/35925695/TEACHBOT_TEACHING_ROBOT_USING_ARTIFICIAL_INTELLIGENCE_AND_NATURAL_LANGUAGE_PROCESSING</w:t>
      </w:r>
    </w:p>
    <w:p w14:paraId="4643ED40"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ITU Turkish Natural Language Processing Web Interface. (n.d.). Retrieved April 18, 2019, from http://tools.nlp.itu.edu.tr/index.jsp</w:t>
      </w:r>
    </w:p>
    <w:p w14:paraId="36F18EE3"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Javed, A., Burnap, P., &amp; Rana, O. (2019). Prediction of drive-by download attacks on Twitter. </w:t>
      </w:r>
      <w:r w:rsidRPr="001356D5">
        <w:rPr>
          <w:i/>
          <w:iCs/>
          <w:noProof/>
          <w:szCs w:val="24"/>
        </w:rPr>
        <w:t>Information Processing and Management</w:t>
      </w:r>
      <w:r w:rsidRPr="001356D5">
        <w:rPr>
          <w:noProof/>
          <w:szCs w:val="24"/>
        </w:rPr>
        <w:t xml:space="preserve">, </w:t>
      </w:r>
      <w:r w:rsidRPr="001356D5">
        <w:rPr>
          <w:i/>
          <w:iCs/>
          <w:noProof/>
          <w:szCs w:val="24"/>
        </w:rPr>
        <w:t>56</w:t>
      </w:r>
      <w:r w:rsidRPr="001356D5">
        <w:rPr>
          <w:noProof/>
          <w:szCs w:val="24"/>
        </w:rPr>
        <w:t>(3), 1133–1145. https://doi.org/10.1016/j.ipm.2018.02.003</w:t>
      </w:r>
    </w:p>
    <w:p w14:paraId="6C035DC0"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Khandpur, R. P., Ji, T., Jan, S., Wang, G., Lu, C.-T., &amp; Ramakrishnan, N. (2017). </w:t>
      </w:r>
      <w:r w:rsidRPr="001356D5">
        <w:rPr>
          <w:i/>
          <w:iCs/>
          <w:noProof/>
          <w:szCs w:val="24"/>
        </w:rPr>
        <w:t>Crowdsourcing Cybersecurity: Cyber Attack Detection using Social Media</w:t>
      </w:r>
      <w:r w:rsidRPr="001356D5">
        <w:rPr>
          <w:noProof/>
          <w:szCs w:val="24"/>
        </w:rPr>
        <w:t>. https://doi.org/10.1145/3132847.3132866</w:t>
      </w:r>
    </w:p>
    <w:p w14:paraId="58306CE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Kwak, H., Lee, C., Park, H., &amp; Moon, S. (n.d.). </w:t>
      </w:r>
      <w:r w:rsidRPr="001356D5">
        <w:rPr>
          <w:i/>
          <w:iCs/>
          <w:noProof/>
          <w:szCs w:val="24"/>
        </w:rPr>
        <w:t>What is Twitter, a Social Network or a News Media?</w:t>
      </w:r>
      <w:r w:rsidRPr="001356D5">
        <w:rPr>
          <w:noProof/>
          <w:szCs w:val="24"/>
        </w:rPr>
        <w:t xml:space="preserve"> Retrieved from http://bit.ly</w:t>
      </w:r>
    </w:p>
    <w:p w14:paraId="54CFF31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Langley, A. (2013). Enhancing digital certificate security. Retrieved April 15, 2019, from https://security.googleblog.com/2013/01/enhancing-digital-certificate-security.html</w:t>
      </w:r>
    </w:p>
    <w:p w14:paraId="48AE03F6"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Overview of Artificial Intelligence &amp;amp; Role of NLP in Big Data - XenonStack Blog. (n.d.). Retrieved April 18, 2019, from https://www.xenonstack.com/blog/ai-nlp-big-deep-learning/</w:t>
      </w:r>
    </w:p>
    <w:p w14:paraId="56DAD433"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Petersen, J. (2017). Sonar. </w:t>
      </w:r>
      <w:r w:rsidRPr="001356D5">
        <w:rPr>
          <w:i/>
          <w:iCs/>
          <w:noProof/>
          <w:szCs w:val="24"/>
        </w:rPr>
        <w:t>Handbook of Surveillance Technologies, Third Edition</w:t>
      </w:r>
      <w:r w:rsidRPr="001356D5">
        <w:rPr>
          <w:noProof/>
          <w:szCs w:val="24"/>
        </w:rPr>
        <w:t>, (August), 223–291. https://doi.org/10.1201/b11594-7</w:t>
      </w:r>
    </w:p>
    <w:p w14:paraId="240B8E95"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lastRenderedPageBreak/>
        <w:t xml:space="preserve">Python. (2017). What is Python? Executive Summary | Python.org. </w:t>
      </w:r>
      <w:r w:rsidRPr="001356D5">
        <w:rPr>
          <w:i/>
          <w:iCs/>
          <w:noProof/>
          <w:szCs w:val="24"/>
        </w:rPr>
        <w:t>Python Software Foundation</w:t>
      </w:r>
      <w:r w:rsidRPr="001356D5">
        <w:rPr>
          <w:noProof/>
          <w:szCs w:val="24"/>
        </w:rPr>
        <w:t>. Retrieved from https://www.python.org/doc/essays/blurb/</w:t>
      </w:r>
    </w:p>
    <w:p w14:paraId="6A69ACB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Ritter, A., Wright, E., Casey, W., &amp; Mitchell, T. (2016). </w:t>
      </w:r>
      <w:r w:rsidRPr="001356D5">
        <w:rPr>
          <w:i/>
          <w:iCs/>
          <w:noProof/>
          <w:szCs w:val="24"/>
        </w:rPr>
        <w:t>Weakly Supervised Extraction of Computer Security Events from Twitter</w:t>
      </w:r>
      <w:r w:rsidRPr="001356D5">
        <w:rPr>
          <w:noProof/>
          <w:szCs w:val="24"/>
        </w:rPr>
        <w:t>. 896–905. https://doi.org/10.1145/2736277.2741083</w:t>
      </w:r>
    </w:p>
    <w:p w14:paraId="7314BADB"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Sqlite.org. (2013). About SQLite. Retrieved April 19, 2019, from https://www.sqlite.org/about.html</w:t>
      </w:r>
    </w:p>
    <w:p w14:paraId="7D51487C"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Stephanie Prato. (2013). What is Text Mining? - Information Space. Retrieved April 18, 2019, from https://ischool.syr.edu/infospace/2013/04/23/what-is-text-mining/</w:t>
      </w:r>
    </w:p>
    <w:p w14:paraId="3256B0AA"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ext Mining in Data Mining - Concepts, Process &amp; Applications - DataFlair. (n.d.). Retrieved April 29, 2019, from https://data-flair.training/blogs/text-mining/</w:t>
      </w:r>
    </w:p>
    <w:p w14:paraId="42C427B9"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ext mining vs data mining: discover the differences -. (n.d.). Retrieved April 18, 2019, from https://www.expertsystem.com/text-mining-vs-data-mining-differences/</w:t>
      </w:r>
    </w:p>
    <w:p w14:paraId="7A34C65C"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iraj | MedyaTava - Yazmadıysa Doğru Değildir. (n.d.). Retrieved April 11, 2019, from http://www.medyatava.com/tiraj/2018-01-08</w:t>
      </w:r>
    </w:p>
    <w:p w14:paraId="55AAB5A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Twitter. (2019). Twitter: Number of active users 2010-2017. Retrieved April 15, 2019, from statista.com website: https://www.statista.com/statistics/282087/number-of-monthly-active-twitter-users/</w:t>
      </w:r>
    </w:p>
    <w:p w14:paraId="11088A3D"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Understanding normalization - Natural Language Processing with Java. (n.d.). Retrieved April 29, 2019, from https://subscription.packtpub.com/book/application_development/9781784391799/2/ch02lvl1sec20/understanding-normalization</w:t>
      </w:r>
    </w:p>
    <w:p w14:paraId="0FABF837"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 xml:space="preserve">Wang, Z., &amp; Zhang, Y. (2017). DDoS event forecasting using twitter data. </w:t>
      </w:r>
      <w:r w:rsidRPr="001356D5">
        <w:rPr>
          <w:i/>
          <w:iCs/>
          <w:noProof/>
          <w:szCs w:val="24"/>
        </w:rPr>
        <w:t>IJCAI International Joint Conference on Artificial Intelligence</w:t>
      </w:r>
      <w:r w:rsidRPr="001356D5">
        <w:rPr>
          <w:noProof/>
          <w:szCs w:val="24"/>
        </w:rPr>
        <w:t>, 4151–4157. Retrieved from https://code.google.com/p/word2vec/</w:t>
      </w:r>
    </w:p>
    <w:p w14:paraId="535E1658"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does an information security analyst do? ‐ CareerExplorer. (n.d.). Retrieved April 18, 2019, from https://www.careerexplorer.com/careers/information-security-analyst/</w:t>
      </w:r>
    </w:p>
    <w:p w14:paraId="5B8C08EE"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is a Security Analyst? Responsibilities, Qualifications, and More | Digital Guardian. (n.d.). Retrieved April 29, 2019, from https://digitalguardian.com/blog/what-security-analyst-responsibilities-qualifications-and-more</w:t>
      </w:r>
    </w:p>
    <w:p w14:paraId="263F7FEF" w14:textId="77777777" w:rsidR="001356D5" w:rsidRPr="001356D5" w:rsidRDefault="001356D5" w:rsidP="001356D5">
      <w:pPr>
        <w:widowControl w:val="0"/>
        <w:autoSpaceDE w:val="0"/>
        <w:autoSpaceDN w:val="0"/>
        <w:adjustRightInd w:val="0"/>
        <w:ind w:left="480" w:hanging="480"/>
        <w:rPr>
          <w:noProof/>
          <w:szCs w:val="24"/>
        </w:rPr>
      </w:pPr>
      <w:r w:rsidRPr="001356D5">
        <w:rPr>
          <w:noProof/>
          <w:szCs w:val="24"/>
        </w:rPr>
        <w:t>What is Named-entity recognition (NER)? - WordLift. (n.d.). Retrieved April 30, 2019, from https://wordlift.io/blog/en/entity/named-entity-recognition/</w:t>
      </w:r>
    </w:p>
    <w:p w14:paraId="6D1BB5C2" w14:textId="77777777" w:rsidR="001356D5" w:rsidRPr="001356D5" w:rsidRDefault="001356D5" w:rsidP="001356D5">
      <w:pPr>
        <w:widowControl w:val="0"/>
        <w:autoSpaceDE w:val="0"/>
        <w:autoSpaceDN w:val="0"/>
        <w:adjustRightInd w:val="0"/>
        <w:ind w:left="480" w:hanging="480"/>
        <w:rPr>
          <w:noProof/>
        </w:rPr>
      </w:pPr>
      <w:r w:rsidRPr="001356D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2" w:name="_Toc6798740"/>
      <w:r w:rsidRPr="007E1CF6">
        <w:rPr>
          <w:noProof/>
        </w:rPr>
        <w:t>APPENDICES</w:t>
      </w:r>
      <w:bookmarkEnd w:id="82"/>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3" w:name="_Toc6798741"/>
      <w:r w:rsidRPr="007E1CF6">
        <w:rPr>
          <w:noProof/>
        </w:rPr>
        <w:t xml:space="preserve">APPENDIX </w:t>
      </w:r>
      <w:r w:rsidR="00B144B9" w:rsidRPr="007E1CF6">
        <w:rPr>
          <w:noProof/>
        </w:rPr>
        <w:t>A</w:t>
      </w:r>
      <w:bookmarkEnd w:id="83"/>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4" w:name="_Toc6798742"/>
      <w:r w:rsidRPr="007E1CF6">
        <w:rPr>
          <w:noProof/>
        </w:rPr>
        <w:t>APPENDIX B</w:t>
      </w:r>
      <w:bookmarkEnd w:id="84"/>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40"/>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2BAFE" w14:textId="77777777" w:rsidR="00864D17" w:rsidRDefault="00864D17" w:rsidP="00B13939">
      <w:r>
        <w:separator/>
      </w:r>
    </w:p>
  </w:endnote>
  <w:endnote w:type="continuationSeparator" w:id="0">
    <w:p w14:paraId="77DAF6EC" w14:textId="77777777" w:rsidR="00864D17" w:rsidRDefault="00864D17"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DC73E4" w:rsidRDefault="00DC73E4"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DC73E4" w:rsidRDefault="00DC73E4">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DC73E4" w:rsidRDefault="00DC73E4"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DC73E4" w:rsidRDefault="00DC73E4">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50492" w14:textId="77777777" w:rsidR="00864D17" w:rsidRDefault="00864D17" w:rsidP="00B13939">
      <w:pPr>
        <w:pBdr>
          <w:bottom w:val="single" w:sz="6" w:space="1" w:color="auto"/>
        </w:pBdr>
        <w:rPr>
          <w:lang w:val="tr-TR"/>
        </w:rPr>
      </w:pPr>
    </w:p>
  </w:footnote>
  <w:footnote w:type="continuationSeparator" w:id="0">
    <w:p w14:paraId="7E374CEA" w14:textId="77777777" w:rsidR="00864D17" w:rsidRDefault="00864D17" w:rsidP="00B13939">
      <w:r>
        <w:continuationSeparator/>
      </w:r>
    </w:p>
  </w:footnote>
  <w:footnote w:id="1">
    <w:p w14:paraId="65A6B8E7" w14:textId="1A416536" w:rsidR="00DC73E4" w:rsidRPr="00951DED" w:rsidRDefault="00DC73E4">
      <w:pPr>
        <w:pStyle w:val="DipnotMetni"/>
        <w:rPr>
          <w:lang w:val="tr-TR"/>
        </w:rPr>
      </w:pPr>
      <w:r>
        <w:rPr>
          <w:rStyle w:val="DipnotBavurusu"/>
        </w:rPr>
        <w:footnoteRef/>
      </w:r>
      <w:r>
        <w:t xml:space="preserve"> “</w:t>
      </w:r>
      <w:proofErr w:type="spellStart"/>
      <w:r w:rsidRPr="00951DED">
        <w:rPr>
          <w:lang w:val="tr-TR"/>
        </w:rPr>
        <w:t>Normalization</w:t>
      </w:r>
      <w:proofErr w:type="spellEnd"/>
      <w:r w:rsidRPr="00951DED">
        <w:rPr>
          <w:lang w:val="tr-TR"/>
        </w:rPr>
        <w:t xml:space="preserve"> is a </w:t>
      </w:r>
      <w:proofErr w:type="spellStart"/>
      <w:r w:rsidRPr="00951DED">
        <w:rPr>
          <w:lang w:val="tr-TR"/>
        </w:rPr>
        <w:t>process</w:t>
      </w:r>
      <w:proofErr w:type="spellEnd"/>
      <w:r w:rsidRPr="00951DED">
        <w:rPr>
          <w:lang w:val="tr-TR"/>
        </w:rPr>
        <w:t xml:space="preserve"> </w:t>
      </w:r>
      <w:proofErr w:type="spellStart"/>
      <w:r w:rsidRPr="00951DED">
        <w:rPr>
          <w:lang w:val="tr-TR"/>
        </w:rPr>
        <w:t>that</w:t>
      </w:r>
      <w:proofErr w:type="spellEnd"/>
      <w:r w:rsidRPr="00951DED">
        <w:rPr>
          <w:lang w:val="tr-TR"/>
        </w:rPr>
        <w:t xml:space="preserve"> </w:t>
      </w:r>
      <w:proofErr w:type="spellStart"/>
      <w:r w:rsidRPr="00951DED">
        <w:rPr>
          <w:lang w:val="tr-TR"/>
        </w:rPr>
        <w:t>converts</w:t>
      </w:r>
      <w:proofErr w:type="spellEnd"/>
      <w:r w:rsidRPr="00951DED">
        <w:rPr>
          <w:lang w:val="tr-TR"/>
        </w:rPr>
        <w:t xml:space="preserve"> a </w:t>
      </w:r>
      <w:proofErr w:type="spellStart"/>
      <w:r w:rsidRPr="00951DED">
        <w:rPr>
          <w:lang w:val="tr-TR"/>
        </w:rPr>
        <w:t>list</w:t>
      </w:r>
      <w:proofErr w:type="spellEnd"/>
      <w:r w:rsidRPr="00951DED">
        <w:rPr>
          <w:lang w:val="tr-TR"/>
        </w:rPr>
        <w:t xml:space="preserve"> of </w:t>
      </w:r>
      <w:proofErr w:type="spellStart"/>
      <w:r w:rsidRPr="00951DED">
        <w:rPr>
          <w:lang w:val="tr-TR"/>
        </w:rPr>
        <w:t>words</w:t>
      </w:r>
      <w:proofErr w:type="spellEnd"/>
      <w:r w:rsidRPr="00951DED">
        <w:rPr>
          <w:lang w:val="tr-TR"/>
        </w:rPr>
        <w:t xml:space="preserve"> </w:t>
      </w:r>
      <w:proofErr w:type="spellStart"/>
      <w:r w:rsidRPr="00951DED">
        <w:rPr>
          <w:lang w:val="tr-TR"/>
        </w:rPr>
        <w:t>to</w:t>
      </w:r>
      <w:proofErr w:type="spellEnd"/>
      <w:r w:rsidRPr="00951DED">
        <w:rPr>
          <w:lang w:val="tr-TR"/>
        </w:rPr>
        <w:t xml:space="preserve"> a </w:t>
      </w:r>
      <w:proofErr w:type="spellStart"/>
      <w:r w:rsidRPr="00951DED">
        <w:rPr>
          <w:lang w:val="tr-TR"/>
        </w:rPr>
        <w:t>more</w:t>
      </w:r>
      <w:proofErr w:type="spellEnd"/>
      <w:r w:rsidRPr="00951DED">
        <w:rPr>
          <w:lang w:val="tr-TR"/>
        </w:rPr>
        <w:t xml:space="preserve"> </w:t>
      </w:r>
      <w:proofErr w:type="spellStart"/>
      <w:r w:rsidRPr="00951DED">
        <w:rPr>
          <w:lang w:val="tr-TR"/>
        </w:rPr>
        <w:t>uniform</w:t>
      </w:r>
      <w:proofErr w:type="spellEnd"/>
      <w:r w:rsidRPr="00951DED">
        <w:rPr>
          <w:lang w:val="tr-TR"/>
        </w:rPr>
        <w:t xml:space="preserve"> </w:t>
      </w:r>
      <w:proofErr w:type="spellStart"/>
      <w:r w:rsidRPr="00951DED">
        <w:rPr>
          <w:lang w:val="tr-TR"/>
        </w:rPr>
        <w:t>sequence</w:t>
      </w:r>
      <w:proofErr w:type="spellEnd"/>
      <w:r w:rsidRPr="00951DED">
        <w:rPr>
          <w:lang w:val="tr-TR"/>
        </w:rPr>
        <w:t xml:space="preserve">. </w:t>
      </w:r>
      <w:proofErr w:type="spellStart"/>
      <w:r w:rsidRPr="00951DED">
        <w:rPr>
          <w:lang w:val="tr-TR"/>
        </w:rPr>
        <w:t>This</w:t>
      </w:r>
      <w:proofErr w:type="spellEnd"/>
      <w:r w:rsidRPr="00951DED">
        <w:rPr>
          <w:lang w:val="tr-TR"/>
        </w:rPr>
        <w:t xml:space="preserve"> is </w:t>
      </w:r>
      <w:proofErr w:type="spellStart"/>
      <w:r w:rsidRPr="00951DED">
        <w:rPr>
          <w:lang w:val="tr-TR"/>
        </w:rPr>
        <w:t>useful</w:t>
      </w:r>
      <w:proofErr w:type="spellEnd"/>
      <w:r w:rsidRPr="00951DED">
        <w:rPr>
          <w:lang w:val="tr-TR"/>
        </w:rPr>
        <w:t xml:space="preserve"> in </w:t>
      </w:r>
      <w:proofErr w:type="spellStart"/>
      <w:r w:rsidRPr="00951DED">
        <w:rPr>
          <w:lang w:val="tr-TR"/>
        </w:rPr>
        <w:t>preparing</w:t>
      </w:r>
      <w:proofErr w:type="spellEnd"/>
      <w:r w:rsidRPr="00951DED">
        <w:rPr>
          <w:lang w:val="tr-TR"/>
        </w:rPr>
        <w:t xml:space="preserve"> </w:t>
      </w:r>
      <w:proofErr w:type="spellStart"/>
      <w:r w:rsidRPr="00951DED">
        <w:rPr>
          <w:lang w:val="tr-TR"/>
        </w:rPr>
        <w:t>text</w:t>
      </w:r>
      <w:proofErr w:type="spellEnd"/>
      <w:r w:rsidRPr="00951DED">
        <w:rPr>
          <w:lang w:val="tr-TR"/>
        </w:rPr>
        <w:t xml:space="preserve"> </w:t>
      </w:r>
      <w:proofErr w:type="spellStart"/>
      <w:r w:rsidRPr="00951DED">
        <w:rPr>
          <w:lang w:val="tr-TR"/>
        </w:rPr>
        <w:t>for</w:t>
      </w:r>
      <w:proofErr w:type="spellEnd"/>
      <w:r w:rsidRPr="00951DED">
        <w:rPr>
          <w:lang w:val="tr-TR"/>
        </w:rPr>
        <w:t xml:space="preserve"> </w:t>
      </w:r>
      <w:proofErr w:type="spellStart"/>
      <w:r w:rsidRPr="00951DED">
        <w:rPr>
          <w:lang w:val="tr-TR"/>
        </w:rPr>
        <w:t>later</w:t>
      </w:r>
      <w:proofErr w:type="spellEnd"/>
      <w:r w:rsidRPr="00951DED">
        <w:rPr>
          <w:lang w:val="tr-TR"/>
        </w:rPr>
        <w:t xml:space="preserve"> </w:t>
      </w:r>
      <w:proofErr w:type="spellStart"/>
      <w:r w:rsidRPr="00951DED">
        <w:rPr>
          <w:lang w:val="tr-TR"/>
        </w:rPr>
        <w:t>processing</w:t>
      </w:r>
      <w:proofErr w:type="spellEnd"/>
      <w:r>
        <w:rPr>
          <w:lang w:val="tr-TR"/>
        </w:rPr>
        <w:t>”</w:t>
      </w:r>
      <w:r w:rsidRPr="00951DED">
        <w:rPr>
          <w:lang w:val="tr-TR"/>
        </w:rPr>
        <w:t xml:space="preserve"> </w:t>
      </w:r>
      <w:r>
        <w:rPr>
          <w:lang w:val="tr-TR"/>
        </w:rPr>
        <w:fldChar w:fldCharType="begin" w:fldLock="1"/>
      </w:r>
      <w:r>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 w:id="2">
    <w:p w14:paraId="446128C3" w14:textId="3FE04331" w:rsidR="00DC73E4" w:rsidRPr="001356D5" w:rsidRDefault="00DC73E4">
      <w:pPr>
        <w:pStyle w:val="DipnotMetni"/>
        <w:rPr>
          <w:lang w:val="tr-TR"/>
        </w:rPr>
      </w:pPr>
      <w:r>
        <w:rPr>
          <w:rStyle w:val="DipnotBavurusu"/>
        </w:rPr>
        <w:footnoteRef/>
      </w:r>
      <w:r>
        <w:t xml:space="preserve"> </w:t>
      </w:r>
      <w:r w:rsidRPr="001356D5">
        <w:t>Named-entity recognition (NER) (also known as entity identification and entity extraction) is a subtask of information extraction that seeks to locate and classify atomic elements in text into predefined categories such as the names of persons, organizations, places, expressions of times, quantities, monetary values, percentages and more.</w:t>
      </w:r>
      <w:r>
        <w:fldChar w:fldCharType="begin" w:fldLock="1"/>
      </w:r>
      <w:r>
        <w:instrText>ADDIN CSL_CITATION {"citationItems":[{"id":"ITEM-1","itemData":{"URL":"https://wordlift.io/blog/en/entity/named-entity-recognition/","accessed":{"date-parts":[["2019","4","30"]]},"id":"ITEM-1","issued":{"date-parts":[["0"]]},"title":"What is Named-entity recognition (NER)? - WordLift","type":"webpage"},"uris":["http://www.mendeley.com/documents/?uuid=40164735-949c-34c3-997d-0ab8fafcae6b"]}],"mendeley":{"formattedCitation":"(“What is Named-entity recognition (NER)? - WordLift,” n.d.)","plainTextFormattedCitation":"(“What is Named-entity recognition (NER)? - WordLift,” n.d.)"},"properties":{"noteIndex":0},"schema":"https://github.com/citation-style-language/schema/raw/master/csl-citation.json"}</w:instrText>
      </w:r>
      <w:r>
        <w:fldChar w:fldCharType="separate"/>
      </w:r>
      <w:r w:rsidRPr="001356D5">
        <w:rPr>
          <w:noProof/>
        </w:rPr>
        <w:t>(“What is Named-entity recognition (NER)? - WordLift,” n.d.)</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K8FANWUQ5A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9C4"/>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C7D82"/>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0F7ECD"/>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56D5"/>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496B"/>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655B2"/>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C7AAE"/>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69B0"/>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20E"/>
    <w:rsid w:val="005B605A"/>
    <w:rsid w:val="005B6738"/>
    <w:rsid w:val="005B6B8B"/>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14437"/>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37"/>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04A"/>
    <w:rsid w:val="00687FBE"/>
    <w:rsid w:val="00690EBD"/>
    <w:rsid w:val="00691BA7"/>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CE7"/>
    <w:rsid w:val="00747E26"/>
    <w:rsid w:val="0075052D"/>
    <w:rsid w:val="007505F9"/>
    <w:rsid w:val="0075304C"/>
    <w:rsid w:val="007541F5"/>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397"/>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4D17"/>
    <w:rsid w:val="00866B8F"/>
    <w:rsid w:val="00866C5E"/>
    <w:rsid w:val="00870E91"/>
    <w:rsid w:val="00871481"/>
    <w:rsid w:val="008734BE"/>
    <w:rsid w:val="008745A9"/>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8F7A44"/>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5BC7"/>
    <w:rsid w:val="00976481"/>
    <w:rsid w:val="00976646"/>
    <w:rsid w:val="009768BC"/>
    <w:rsid w:val="0098079A"/>
    <w:rsid w:val="009808C8"/>
    <w:rsid w:val="00980B38"/>
    <w:rsid w:val="0098432F"/>
    <w:rsid w:val="009848B9"/>
    <w:rsid w:val="00984970"/>
    <w:rsid w:val="00985F1F"/>
    <w:rsid w:val="009866AB"/>
    <w:rsid w:val="00986A76"/>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60818"/>
    <w:rsid w:val="00A630D0"/>
    <w:rsid w:val="00A63FDA"/>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2DCD"/>
    <w:rsid w:val="00B23F1C"/>
    <w:rsid w:val="00B24598"/>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0B4A"/>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64F"/>
    <w:rsid w:val="00B768F7"/>
    <w:rsid w:val="00B76EEC"/>
    <w:rsid w:val="00B77E2A"/>
    <w:rsid w:val="00B8026D"/>
    <w:rsid w:val="00B8208A"/>
    <w:rsid w:val="00B82B35"/>
    <w:rsid w:val="00B82E51"/>
    <w:rsid w:val="00B837C3"/>
    <w:rsid w:val="00B83E6D"/>
    <w:rsid w:val="00B860EB"/>
    <w:rsid w:val="00B862FE"/>
    <w:rsid w:val="00B8654F"/>
    <w:rsid w:val="00B87BBB"/>
    <w:rsid w:val="00B9080F"/>
    <w:rsid w:val="00B91A37"/>
    <w:rsid w:val="00B92EC9"/>
    <w:rsid w:val="00B9482B"/>
    <w:rsid w:val="00B954B9"/>
    <w:rsid w:val="00B95CEC"/>
    <w:rsid w:val="00B95DA6"/>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B57AE"/>
    <w:rsid w:val="00BC0F27"/>
    <w:rsid w:val="00BC10B7"/>
    <w:rsid w:val="00BC2602"/>
    <w:rsid w:val="00BC2AF2"/>
    <w:rsid w:val="00BC3420"/>
    <w:rsid w:val="00BC4994"/>
    <w:rsid w:val="00BC5D0F"/>
    <w:rsid w:val="00BC789F"/>
    <w:rsid w:val="00BD1002"/>
    <w:rsid w:val="00BD2E58"/>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5D57"/>
    <w:rsid w:val="00C264B9"/>
    <w:rsid w:val="00C26CE2"/>
    <w:rsid w:val="00C31ED9"/>
    <w:rsid w:val="00C34EE3"/>
    <w:rsid w:val="00C3511E"/>
    <w:rsid w:val="00C356AD"/>
    <w:rsid w:val="00C36007"/>
    <w:rsid w:val="00C36102"/>
    <w:rsid w:val="00C36EE8"/>
    <w:rsid w:val="00C408B3"/>
    <w:rsid w:val="00C416AA"/>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28B8"/>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2E84"/>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33C8"/>
    <w:rsid w:val="00D93979"/>
    <w:rsid w:val="00D94537"/>
    <w:rsid w:val="00D94D56"/>
    <w:rsid w:val="00D952AF"/>
    <w:rsid w:val="00D97507"/>
    <w:rsid w:val="00DA217B"/>
    <w:rsid w:val="00DA24CB"/>
    <w:rsid w:val="00DA302A"/>
    <w:rsid w:val="00DA3CF5"/>
    <w:rsid w:val="00DA3CFC"/>
    <w:rsid w:val="00DA4C1D"/>
    <w:rsid w:val="00DA67F0"/>
    <w:rsid w:val="00DA701C"/>
    <w:rsid w:val="00DB09E7"/>
    <w:rsid w:val="00DB1585"/>
    <w:rsid w:val="00DB2254"/>
    <w:rsid w:val="00DB2A34"/>
    <w:rsid w:val="00DB3317"/>
    <w:rsid w:val="00DB5E5B"/>
    <w:rsid w:val="00DB6574"/>
    <w:rsid w:val="00DB7BE2"/>
    <w:rsid w:val="00DC1044"/>
    <w:rsid w:val="00DC4377"/>
    <w:rsid w:val="00DC46CB"/>
    <w:rsid w:val="00DC5A28"/>
    <w:rsid w:val="00DC5B07"/>
    <w:rsid w:val="00DC68F9"/>
    <w:rsid w:val="00DC73E4"/>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520"/>
    <w:rsid w:val="00DE7700"/>
    <w:rsid w:val="00DE7CF7"/>
    <w:rsid w:val="00DF2F80"/>
    <w:rsid w:val="00DF4162"/>
    <w:rsid w:val="00DF5746"/>
    <w:rsid w:val="00DF58E3"/>
    <w:rsid w:val="00DF5E60"/>
    <w:rsid w:val="00DF6033"/>
    <w:rsid w:val="00DF6533"/>
    <w:rsid w:val="00DF6B8A"/>
    <w:rsid w:val="00DF750C"/>
    <w:rsid w:val="00DF7BB1"/>
    <w:rsid w:val="00E0028E"/>
    <w:rsid w:val="00E0030D"/>
    <w:rsid w:val="00E01265"/>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4338"/>
    <w:rsid w:val="00E9535E"/>
    <w:rsid w:val="00E95CBA"/>
    <w:rsid w:val="00E962E3"/>
    <w:rsid w:val="00E97E5B"/>
    <w:rsid w:val="00EA3103"/>
    <w:rsid w:val="00EB0BBA"/>
    <w:rsid w:val="00EB1B24"/>
    <w:rsid w:val="00EB1BD1"/>
    <w:rsid w:val="00EB7294"/>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86325D10-76BF-4282-B001-DD9DB2717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1</TotalTime>
  <Pages>51</Pages>
  <Words>14028</Words>
  <Characters>79964</Characters>
  <Application>Microsoft Office Word</Application>
  <DocSecurity>0</DocSecurity>
  <Lines>666</Lines>
  <Paragraphs>18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9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63</cp:revision>
  <cp:lastPrinted>2017-07-13T13:25:00Z</cp:lastPrinted>
  <dcterms:created xsi:type="dcterms:W3CDTF">2019-04-26T11:24:00Z</dcterms:created>
  <dcterms:modified xsi:type="dcterms:W3CDTF">2019-05-0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